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0D8E" w:rsidRPr="008947FF" w:rsidRDefault="003F0D8E" w:rsidP="008A26EE">
      <w:pPr>
        <w:jc w:val="center"/>
      </w:pPr>
      <w:bookmarkStart w:id="0" w:name="_Hlk484198830"/>
      <w:r w:rsidRPr="008947FF">
        <w:rPr>
          <w:noProof/>
        </w:rPr>
        <w:drawing>
          <wp:inline distT="0" distB="0" distL="0" distR="0">
            <wp:extent cx="3188245" cy="781050"/>
            <wp:effectExtent l="0" t="0" r="0" b="0"/>
            <wp:docPr id="1" name="Picture 1" descr="Image result for logo unitec Hondur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unitec Hondur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13247" cy="787175"/>
                    </a:xfrm>
                    <a:prstGeom prst="rect">
                      <a:avLst/>
                    </a:prstGeom>
                    <a:noFill/>
                    <a:ln>
                      <a:noFill/>
                    </a:ln>
                  </pic:spPr>
                </pic:pic>
              </a:graphicData>
            </a:graphic>
          </wp:inline>
        </w:drawing>
      </w:r>
    </w:p>
    <w:p w:rsidR="008A26EE" w:rsidRPr="008947FF" w:rsidRDefault="008A26EE" w:rsidP="008A26EE">
      <w:pPr>
        <w:pStyle w:val="CoverPageandUnindexedTitles"/>
        <w:jc w:val="center"/>
      </w:pPr>
      <w:r w:rsidRPr="008947FF">
        <w:t>Universidad Tecnológica Centroamericana</w:t>
      </w:r>
    </w:p>
    <w:p w:rsidR="008A26EE" w:rsidRPr="008947FF" w:rsidRDefault="008A26EE" w:rsidP="008A26EE">
      <w:pPr>
        <w:pStyle w:val="CoverPageandUnindexedTitles"/>
        <w:jc w:val="center"/>
      </w:pPr>
      <w:r w:rsidRPr="008947FF">
        <w:t>Facultad de Ingeniería y Arquitectura</w:t>
      </w:r>
    </w:p>
    <w:p w:rsidR="008A26EE" w:rsidRPr="008947FF" w:rsidRDefault="008A26EE" w:rsidP="008A26EE">
      <w:pPr>
        <w:pStyle w:val="CoverPageandUnindexedTitles"/>
        <w:jc w:val="center"/>
      </w:pPr>
      <w:r w:rsidRPr="008947FF">
        <w:t>Proyecto de Graduación</w:t>
      </w:r>
    </w:p>
    <w:p w:rsidR="008A26EE" w:rsidRPr="008947FF" w:rsidRDefault="008A26EE" w:rsidP="008A26EE">
      <w:pPr>
        <w:pStyle w:val="CoverPageandUnindexedTitles"/>
        <w:jc w:val="center"/>
      </w:pPr>
    </w:p>
    <w:p w:rsidR="008A26EE" w:rsidRPr="00A81176" w:rsidRDefault="008A26EE" w:rsidP="008A26EE">
      <w:pPr>
        <w:pStyle w:val="CoverPageandUnindexedTitles"/>
        <w:jc w:val="center"/>
      </w:pPr>
      <w:r w:rsidRPr="00A81176">
        <w:t>Strategy Role Playing Game Engine</w:t>
      </w:r>
    </w:p>
    <w:p w:rsidR="008A26EE" w:rsidRPr="008947FF" w:rsidRDefault="008A26EE" w:rsidP="008A26EE">
      <w:pPr>
        <w:jc w:val="center"/>
      </w:pPr>
    </w:p>
    <w:p w:rsidR="008A26EE" w:rsidRPr="008947FF" w:rsidRDefault="008A26EE" w:rsidP="008A26EE">
      <w:pPr>
        <w:pStyle w:val="CoverPageandUnindexedTitles"/>
        <w:jc w:val="center"/>
      </w:pPr>
      <w:r w:rsidRPr="008947FF">
        <w:t>Previo a la obtención del Titulo</w:t>
      </w:r>
    </w:p>
    <w:p w:rsidR="008A26EE" w:rsidRPr="008947FF" w:rsidRDefault="008A26EE" w:rsidP="008A26EE">
      <w:pPr>
        <w:pStyle w:val="CoverPageandUnindexedTitles"/>
        <w:jc w:val="center"/>
      </w:pPr>
      <w:r w:rsidRPr="008947FF">
        <w:t>Ingeniero en Sistemas Computacionales</w:t>
      </w:r>
    </w:p>
    <w:p w:rsidR="008A26EE" w:rsidRPr="008947FF" w:rsidRDefault="008A26EE" w:rsidP="008A26EE">
      <w:pPr>
        <w:jc w:val="center"/>
      </w:pPr>
    </w:p>
    <w:p w:rsidR="008A26EE" w:rsidRPr="008947FF" w:rsidRDefault="008A26EE" w:rsidP="008A26EE">
      <w:pPr>
        <w:pStyle w:val="CoverPageandUnindexedTitles"/>
        <w:jc w:val="center"/>
      </w:pPr>
      <w:r w:rsidRPr="008947FF">
        <w:t>Presentado por:</w:t>
      </w:r>
    </w:p>
    <w:p w:rsidR="008A26EE" w:rsidRPr="008947FF" w:rsidRDefault="008A26EE" w:rsidP="008A26EE">
      <w:pPr>
        <w:pStyle w:val="CoverPageandUnindexedTitles"/>
        <w:jc w:val="center"/>
      </w:pPr>
      <w:r w:rsidRPr="008947FF">
        <w:t>20641045 Miguel Chicas</w:t>
      </w:r>
    </w:p>
    <w:p w:rsidR="008A26EE" w:rsidRPr="008947FF" w:rsidRDefault="008A26EE" w:rsidP="008A26EE">
      <w:pPr>
        <w:pStyle w:val="CoverPageandUnindexedTitles"/>
        <w:jc w:val="center"/>
      </w:pPr>
    </w:p>
    <w:p w:rsidR="008A26EE" w:rsidRPr="008947FF" w:rsidRDefault="008A26EE" w:rsidP="008A26EE">
      <w:pPr>
        <w:pStyle w:val="CoverPageandUnindexedTitles"/>
        <w:jc w:val="center"/>
      </w:pPr>
      <w:r w:rsidRPr="008947FF">
        <w:t>Asesor:</w:t>
      </w:r>
    </w:p>
    <w:p w:rsidR="008A26EE" w:rsidRPr="008947FF" w:rsidRDefault="008A26EE" w:rsidP="008A26EE">
      <w:pPr>
        <w:pStyle w:val="CoverPageandUnindexedTitles"/>
        <w:jc w:val="center"/>
      </w:pPr>
      <w:r w:rsidRPr="008947FF">
        <w:t>Ing. Iván de Jesús Déras</w:t>
      </w:r>
    </w:p>
    <w:p w:rsidR="008A26EE" w:rsidRPr="008947FF" w:rsidRDefault="008A26EE" w:rsidP="008A26EE"/>
    <w:p w:rsidR="008A26EE" w:rsidRPr="008947FF" w:rsidRDefault="008A26EE" w:rsidP="008A26EE">
      <w:pPr>
        <w:pStyle w:val="CoverPageandUnindexedTitles"/>
        <w:jc w:val="center"/>
      </w:pPr>
      <w:r w:rsidRPr="008947FF">
        <w:t>Campus San Pedro Sula</w:t>
      </w:r>
    </w:p>
    <w:p w:rsidR="008A26EE" w:rsidRPr="008947FF" w:rsidRDefault="008A26EE" w:rsidP="008A26EE">
      <w:pPr>
        <w:pStyle w:val="CoverPageandUnindexedTitles"/>
        <w:jc w:val="center"/>
      </w:pPr>
      <w:r w:rsidRPr="008947FF">
        <w:t>Junio, 2017</w:t>
      </w:r>
    </w:p>
    <w:bookmarkEnd w:id="0"/>
    <w:p w:rsidR="008A26EE" w:rsidRPr="008947FF" w:rsidRDefault="004F5753" w:rsidP="00BE5926">
      <w:pPr>
        <w:pStyle w:val="CoverPageandUnindexedTitles"/>
      </w:pPr>
      <w:r w:rsidRPr="008947FF">
        <w:lastRenderedPageBreak/>
        <w:t>Autorización</w:t>
      </w:r>
    </w:p>
    <w:p w:rsidR="00792686" w:rsidRPr="00A81176" w:rsidRDefault="00792686" w:rsidP="00792686">
      <w:pPr>
        <w:rPr>
          <w:lang w:val="en-US"/>
        </w:rPr>
      </w:pPr>
      <w:r w:rsidRPr="008947FF">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r w:rsidRPr="00A81176">
        <w:rPr>
          <w:lang w:val="en-US"/>
        </w:rPr>
        <w:t>Excepteur sint occaecat cupidatat non proident, sunt in culpa qui officia deserunt mollit anim id est laborum.</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792686" w:rsidP="00BE5926">
      <w:pPr>
        <w:pStyle w:val="CoverPageandUnindexedTitles"/>
        <w:rPr>
          <w:lang w:val="en-US"/>
        </w:rPr>
      </w:pPr>
      <w:r w:rsidRPr="00A81176">
        <w:rPr>
          <w:lang w:val="en-US"/>
        </w:rPr>
        <w:lastRenderedPageBreak/>
        <w:t>Hoja de Firmas</w:t>
      </w:r>
    </w:p>
    <w:p w:rsidR="00792686" w:rsidRPr="00A81176" w:rsidRDefault="00792686" w:rsidP="00792686">
      <w:pPr>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792686" w:rsidRPr="00A81176" w:rsidRDefault="00792686">
      <w:pPr>
        <w:spacing w:before="0" w:after="160" w:line="259" w:lineRule="auto"/>
        <w:jc w:val="left"/>
        <w:rPr>
          <w:rFonts w:ascii="Open Sans" w:hAnsi="Open Sans" w:cs="Open Sans"/>
          <w:color w:val="000000"/>
          <w:sz w:val="21"/>
          <w:szCs w:val="21"/>
          <w:shd w:val="clear" w:color="auto" w:fill="FFFFFF"/>
          <w:lang w:val="en-US"/>
        </w:rPr>
      </w:pPr>
      <w:r w:rsidRPr="00A81176">
        <w:rPr>
          <w:rFonts w:ascii="Open Sans" w:hAnsi="Open Sans" w:cs="Open Sans"/>
          <w:color w:val="000000"/>
          <w:sz w:val="21"/>
          <w:szCs w:val="21"/>
          <w:shd w:val="clear" w:color="auto" w:fill="FFFFFF"/>
          <w:lang w:val="en-US"/>
        </w:rPr>
        <w:br w:type="page"/>
      </w:r>
    </w:p>
    <w:p w:rsidR="00792686" w:rsidRPr="00A81176" w:rsidRDefault="00792686" w:rsidP="00BE5926">
      <w:pPr>
        <w:pStyle w:val="CoverPageandUnindexedTitles"/>
        <w:rPr>
          <w:lang w:val="en-US"/>
        </w:rPr>
      </w:pPr>
      <w:r w:rsidRPr="00A81176">
        <w:rPr>
          <w:lang w:val="en-US"/>
        </w:rPr>
        <w:lastRenderedPageBreak/>
        <w:t>Dedicatoria</w:t>
      </w:r>
    </w:p>
    <w:p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792686" w:rsidP="00BE5926">
      <w:pPr>
        <w:pStyle w:val="CoverPageandUnindexedTitles"/>
        <w:rPr>
          <w:lang w:val="en-US"/>
        </w:rPr>
      </w:pPr>
      <w:r w:rsidRPr="00A81176">
        <w:rPr>
          <w:lang w:val="en-US"/>
        </w:rPr>
        <w:lastRenderedPageBreak/>
        <w:t>Resumen Ejecutivo</w:t>
      </w:r>
    </w:p>
    <w:p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8947FF" w:rsidP="00BE5926">
      <w:pPr>
        <w:pStyle w:val="CoverPageandUnindexedTitles"/>
        <w:rPr>
          <w:lang w:val="en-US"/>
        </w:rPr>
      </w:pPr>
      <w:r w:rsidRPr="00A81176">
        <w:rPr>
          <w:lang w:val="en-US"/>
        </w:rPr>
        <w:lastRenderedPageBreak/>
        <w:t>Índice</w:t>
      </w:r>
    </w:p>
    <w:p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792686" w:rsidRPr="00A81176" w:rsidRDefault="00792686">
      <w:pPr>
        <w:spacing w:before="0" w:after="160" w:line="259" w:lineRule="auto"/>
        <w:jc w:val="left"/>
        <w:rPr>
          <w:lang w:val="en-US"/>
        </w:rPr>
      </w:pPr>
      <w:r w:rsidRPr="00A81176">
        <w:rPr>
          <w:lang w:val="en-US"/>
        </w:rPr>
        <w:br w:type="page"/>
      </w:r>
    </w:p>
    <w:p w:rsidR="00792686" w:rsidRPr="00A81176" w:rsidRDefault="00792686" w:rsidP="00BE5926">
      <w:pPr>
        <w:pStyle w:val="CoverPageandUnindexedTitles"/>
        <w:rPr>
          <w:lang w:val="en-US"/>
        </w:rPr>
      </w:pPr>
      <w:r w:rsidRPr="00A81176">
        <w:rPr>
          <w:lang w:val="en-US"/>
        </w:rPr>
        <w:lastRenderedPageBreak/>
        <w:t>Glosario</w:t>
      </w:r>
    </w:p>
    <w:p w:rsidR="00792686" w:rsidRPr="00A81176" w:rsidRDefault="00792686" w:rsidP="0079268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BE5926" w:rsidRPr="00A81176" w:rsidRDefault="00792686">
      <w:pPr>
        <w:spacing w:before="0" w:after="160" w:line="259" w:lineRule="auto"/>
        <w:jc w:val="left"/>
        <w:rPr>
          <w:lang w:val="en-US"/>
        </w:rPr>
        <w:sectPr w:rsidR="00BE5926" w:rsidRPr="00A81176" w:rsidSect="00BE5926">
          <w:footerReference w:type="default" r:id="rId9"/>
          <w:pgSz w:w="12240" w:h="15840"/>
          <w:pgMar w:top="1440" w:right="1440" w:bottom="1440" w:left="1440" w:header="720" w:footer="720" w:gutter="0"/>
          <w:pgNumType w:fmt="lowerRoman" w:start="1"/>
          <w:cols w:space="720"/>
          <w:titlePg/>
          <w:docGrid w:linePitch="360"/>
        </w:sectPr>
      </w:pPr>
      <w:r w:rsidRPr="00A81176">
        <w:rPr>
          <w:lang w:val="en-US"/>
        </w:rPr>
        <w:br w:type="page"/>
      </w:r>
    </w:p>
    <w:p w:rsidR="00792686" w:rsidRPr="00A81176" w:rsidRDefault="00792686">
      <w:pPr>
        <w:spacing w:before="0" w:after="160" w:line="259" w:lineRule="auto"/>
        <w:jc w:val="left"/>
        <w:rPr>
          <w:lang w:val="en-US"/>
        </w:rPr>
      </w:pPr>
    </w:p>
    <w:p w:rsidR="00792686" w:rsidRPr="008947FF" w:rsidRDefault="00BE5926" w:rsidP="00792686">
      <w:pPr>
        <w:pStyle w:val="Heading1"/>
      </w:pPr>
      <w:r w:rsidRPr="008947FF">
        <w:t>Introducción</w:t>
      </w:r>
    </w:p>
    <w:p w:rsidR="00BE5926" w:rsidRPr="00A81176" w:rsidRDefault="00BE5926" w:rsidP="00BE5926">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BE5926" w:rsidRPr="00A81176" w:rsidRDefault="00BE5926">
      <w:pPr>
        <w:spacing w:before="0" w:after="160" w:line="259" w:lineRule="auto"/>
        <w:jc w:val="left"/>
        <w:rPr>
          <w:shd w:val="clear" w:color="auto" w:fill="FFFFFF"/>
          <w:lang w:val="en-US"/>
        </w:rPr>
      </w:pPr>
      <w:r w:rsidRPr="00A81176">
        <w:rPr>
          <w:shd w:val="clear" w:color="auto" w:fill="FFFFFF"/>
          <w:lang w:val="en-US"/>
        </w:rPr>
        <w:br w:type="page"/>
      </w:r>
    </w:p>
    <w:p w:rsidR="00792686" w:rsidRPr="008947FF" w:rsidRDefault="00BE5926" w:rsidP="00BE5926">
      <w:pPr>
        <w:pStyle w:val="Heading1"/>
        <w:rPr>
          <w:shd w:val="clear" w:color="auto" w:fill="FFFFFF"/>
        </w:rPr>
      </w:pPr>
      <w:r w:rsidRPr="008947FF">
        <w:rPr>
          <w:shd w:val="clear" w:color="auto" w:fill="FFFFFF"/>
        </w:rPr>
        <w:lastRenderedPageBreak/>
        <w:t>Planteamiento del Problema</w:t>
      </w:r>
    </w:p>
    <w:p w:rsidR="00BE5926" w:rsidRPr="00A81176" w:rsidRDefault="00BE5926" w:rsidP="00BE5926">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D42B1B" w:rsidRPr="00A81176" w:rsidRDefault="00D42B1B">
      <w:pPr>
        <w:spacing w:before="0" w:after="160" w:line="259" w:lineRule="auto"/>
        <w:jc w:val="left"/>
        <w:rPr>
          <w:lang w:val="en-US"/>
        </w:rPr>
      </w:pPr>
      <w:r w:rsidRPr="00A81176">
        <w:rPr>
          <w:lang w:val="en-US"/>
        </w:rPr>
        <w:br w:type="page"/>
      </w:r>
    </w:p>
    <w:p w:rsidR="00BE5926" w:rsidRPr="008947FF" w:rsidRDefault="00D42B1B" w:rsidP="003C2287">
      <w:pPr>
        <w:pStyle w:val="Heading2"/>
      </w:pPr>
      <w:r w:rsidRPr="008947FF">
        <w:lastRenderedPageBreak/>
        <w:t>Antecedentes</w:t>
      </w:r>
    </w:p>
    <w:p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3C2287" w:rsidRPr="00A81176" w:rsidRDefault="003C2287" w:rsidP="003C2287">
      <w:pPr>
        <w:rPr>
          <w:lang w:val="en-US"/>
        </w:rPr>
      </w:pPr>
    </w:p>
    <w:p w:rsidR="003C2287" w:rsidRPr="008947FF" w:rsidRDefault="008947FF" w:rsidP="003C2287">
      <w:pPr>
        <w:pStyle w:val="Heading2"/>
      </w:pPr>
      <w:r w:rsidRPr="008947FF">
        <w:t>Definición</w:t>
      </w:r>
      <w:r w:rsidR="003C2287" w:rsidRPr="008947FF">
        <w:t xml:space="preserve"> del problema</w:t>
      </w:r>
    </w:p>
    <w:p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3C2287" w:rsidRPr="00A81176" w:rsidRDefault="003C2287" w:rsidP="003C2287">
      <w:pPr>
        <w:rPr>
          <w:lang w:val="en-US"/>
        </w:rPr>
      </w:pPr>
    </w:p>
    <w:p w:rsidR="003C2287" w:rsidRPr="008947FF" w:rsidRDefault="003C2287" w:rsidP="003C2287">
      <w:pPr>
        <w:pStyle w:val="Heading2"/>
      </w:pPr>
      <w:r w:rsidRPr="008947FF">
        <w:t xml:space="preserve">Preguntas de </w:t>
      </w:r>
      <w:r w:rsidR="008947FF" w:rsidRPr="008947FF">
        <w:t>investigación</w:t>
      </w:r>
    </w:p>
    <w:p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3C2287" w:rsidRPr="00A81176" w:rsidRDefault="003C2287" w:rsidP="003C2287">
      <w:pPr>
        <w:rPr>
          <w:lang w:val="en-US"/>
        </w:rPr>
      </w:pPr>
    </w:p>
    <w:p w:rsidR="00A8204C" w:rsidRPr="00A81176" w:rsidRDefault="00A8204C">
      <w:pPr>
        <w:spacing w:before="0" w:after="160" w:line="259" w:lineRule="auto"/>
        <w:jc w:val="left"/>
        <w:rPr>
          <w:b/>
          <w:smallCaps/>
          <w:sz w:val="24"/>
          <w:szCs w:val="26"/>
          <w:lang w:val="en-US"/>
        </w:rPr>
      </w:pPr>
      <w:r w:rsidRPr="00A81176">
        <w:rPr>
          <w:lang w:val="en-US"/>
        </w:rPr>
        <w:br w:type="page"/>
      </w:r>
    </w:p>
    <w:p w:rsidR="003C2287" w:rsidRPr="008947FF" w:rsidRDefault="003C2287" w:rsidP="003C2287">
      <w:pPr>
        <w:pStyle w:val="Heading2"/>
      </w:pPr>
      <w:r w:rsidRPr="008947FF">
        <w:lastRenderedPageBreak/>
        <w:t>Objetivos</w:t>
      </w:r>
    </w:p>
    <w:p w:rsidR="003C2287" w:rsidRPr="00A81176" w:rsidRDefault="003C2287" w:rsidP="003C2287">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3C2287" w:rsidRPr="00A81176" w:rsidRDefault="003C2287" w:rsidP="003C2287">
      <w:pPr>
        <w:rPr>
          <w:lang w:val="en-US"/>
        </w:rPr>
      </w:pPr>
    </w:p>
    <w:p w:rsidR="00A8204C" w:rsidRPr="008947FF" w:rsidRDefault="00A8204C" w:rsidP="00A8204C">
      <w:pPr>
        <w:pStyle w:val="Heading3"/>
      </w:pPr>
      <w:r w:rsidRPr="008947FF">
        <w:t>Objetivo General</w:t>
      </w:r>
    </w:p>
    <w:p w:rsidR="00A8204C" w:rsidRPr="00A81176" w:rsidRDefault="00A8204C" w:rsidP="00A8204C">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A8204C" w:rsidRPr="00A81176" w:rsidRDefault="00A8204C" w:rsidP="00A8204C">
      <w:pPr>
        <w:rPr>
          <w:lang w:val="en-US"/>
        </w:rPr>
      </w:pPr>
    </w:p>
    <w:p w:rsidR="00A8204C" w:rsidRPr="008947FF" w:rsidRDefault="00A8204C" w:rsidP="00A8204C">
      <w:pPr>
        <w:pStyle w:val="Heading3"/>
      </w:pPr>
      <w:r w:rsidRPr="008947FF">
        <w:t xml:space="preserve">Objetivos </w:t>
      </w:r>
      <w:r w:rsidR="008947FF" w:rsidRPr="008947FF">
        <w:t>Específicos</w:t>
      </w:r>
    </w:p>
    <w:p w:rsidR="00A8204C" w:rsidRPr="00A81176" w:rsidRDefault="00A8204C" w:rsidP="00A8204C">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A8204C" w:rsidRPr="00A81176" w:rsidRDefault="00A8204C" w:rsidP="00A8204C">
      <w:pPr>
        <w:rPr>
          <w:lang w:val="en-US"/>
        </w:rPr>
      </w:pPr>
    </w:p>
    <w:p w:rsidR="00A8204C" w:rsidRPr="00A81176" w:rsidRDefault="00A8204C">
      <w:pPr>
        <w:spacing w:before="0" w:after="160" w:line="259" w:lineRule="auto"/>
        <w:jc w:val="left"/>
        <w:rPr>
          <w:b/>
          <w:smallCaps/>
          <w:sz w:val="24"/>
          <w:szCs w:val="26"/>
          <w:lang w:val="en-US"/>
        </w:rPr>
      </w:pPr>
      <w:r w:rsidRPr="00A81176">
        <w:rPr>
          <w:lang w:val="en-US"/>
        </w:rPr>
        <w:br w:type="page"/>
      </w:r>
    </w:p>
    <w:p w:rsidR="00A8204C" w:rsidRPr="008947FF" w:rsidRDefault="008947FF" w:rsidP="00A8204C">
      <w:pPr>
        <w:pStyle w:val="Heading2"/>
      </w:pPr>
      <w:r w:rsidRPr="008947FF">
        <w:lastRenderedPageBreak/>
        <w:t>Justificación</w:t>
      </w:r>
    </w:p>
    <w:p w:rsidR="00A8204C" w:rsidRPr="00A81176" w:rsidRDefault="00A8204C" w:rsidP="00A8204C">
      <w:pPr>
        <w:rPr>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A8204C" w:rsidRPr="00A81176" w:rsidRDefault="00A8204C">
      <w:pPr>
        <w:spacing w:before="0" w:after="160" w:line="259" w:lineRule="auto"/>
        <w:jc w:val="left"/>
        <w:rPr>
          <w:lang w:val="en-US"/>
        </w:rPr>
      </w:pPr>
      <w:r w:rsidRPr="00A81176">
        <w:rPr>
          <w:lang w:val="en-US"/>
        </w:rPr>
        <w:br w:type="page"/>
      </w:r>
    </w:p>
    <w:p w:rsidR="00A8204C" w:rsidRDefault="00A8204C" w:rsidP="00A8204C">
      <w:pPr>
        <w:pStyle w:val="Heading1"/>
      </w:pPr>
      <w:r w:rsidRPr="008947FF">
        <w:lastRenderedPageBreak/>
        <w:t xml:space="preserve">Marco </w:t>
      </w:r>
      <w:r w:rsidR="008947FF" w:rsidRPr="008947FF">
        <w:t>Teórico</w:t>
      </w:r>
    </w:p>
    <w:p w:rsidR="00DE4F3C" w:rsidRDefault="00FD782E" w:rsidP="00DE4F3C">
      <w:pPr>
        <w:pStyle w:val="Heading2"/>
      </w:pPr>
      <w:r>
        <w:t>Video juego</w:t>
      </w:r>
    </w:p>
    <w:p w:rsidR="007E04CF" w:rsidRDefault="00610AAB" w:rsidP="00610AAB">
      <w:pPr>
        <w:pStyle w:val="Heading3"/>
      </w:pPr>
      <w:r>
        <w:t>Juego</w:t>
      </w:r>
    </w:p>
    <w:p w:rsidR="001F0EEB" w:rsidRPr="001F0EEB" w:rsidRDefault="001F0EEB" w:rsidP="001F0EEB">
      <w:pPr>
        <w:pStyle w:val="Heading4"/>
      </w:pPr>
      <w:r>
        <w:t>Definición</w:t>
      </w:r>
    </w:p>
    <w:p w:rsidR="00BE5030" w:rsidRDefault="00610AAB" w:rsidP="00BE5030">
      <w:r>
        <w:t xml:space="preserve">Para definir un video juego </w:t>
      </w:r>
      <w:r w:rsidR="003D7984">
        <w:t>se debe</w:t>
      </w:r>
      <w:r>
        <w:t xml:space="preserve"> empezar por definir que es un juego. </w:t>
      </w:r>
    </w:p>
    <w:p w:rsidR="00D52038" w:rsidRPr="00610AAB" w:rsidRDefault="00610AAB" w:rsidP="00D52038">
      <w:pPr>
        <w:pStyle w:val="Cita"/>
      </w:pPr>
      <w:r>
        <w:t>Según la Real Academia Española</w:t>
      </w:r>
      <w:r w:rsidR="00AC4864">
        <w:t xml:space="preserve"> </w:t>
      </w:r>
      <w:r w:rsidR="00BE5030">
        <w:t xml:space="preserve">se define un juego como : </w:t>
      </w:r>
      <w:r w:rsidR="00BE5030" w:rsidRPr="00BE5030">
        <w:rPr>
          <w:rStyle w:val="CitaChar"/>
        </w:rPr>
        <w:t>“</w:t>
      </w:r>
      <w:r w:rsidR="00A62D5F" w:rsidRPr="00BE5030">
        <w:rPr>
          <w:rStyle w:val="CitaChar"/>
        </w:rPr>
        <w:t>Ejercicio recreativo o de competición sometido a reglas, y en el </w:t>
      </w:r>
      <w:r w:rsidR="00BE5030" w:rsidRPr="00BE5030">
        <w:rPr>
          <w:rStyle w:val="CitaChar"/>
        </w:rPr>
        <w:t>cual</w:t>
      </w:r>
      <w:r w:rsidR="00A62D5F" w:rsidRPr="00BE5030">
        <w:rPr>
          <w:rStyle w:val="CitaChar"/>
        </w:rPr>
        <w:t>e</w:t>
      </w:r>
      <w:r w:rsidR="00BE5030" w:rsidRPr="00BE5030">
        <w:rPr>
          <w:rStyle w:val="CitaChar"/>
        </w:rPr>
        <w:t>s</w:t>
      </w:r>
      <w:r w:rsidR="00A62D5F" w:rsidRPr="00BE5030">
        <w:rPr>
          <w:rStyle w:val="CitaChar"/>
        </w:rPr>
        <w:t> gana o se pierde”</w:t>
      </w:r>
      <w:r w:rsidR="00AC4864" w:rsidRPr="00AC4864">
        <w:t xml:space="preserve"> </w:t>
      </w:r>
      <w:r w:rsidR="00AC4864">
        <w:fldChar w:fldCharType="begin"/>
      </w:r>
      <w:r w:rsidR="00AC4864">
        <w:instrText xml:space="preserve"> ADDIN ZOTERO_ITEM CSL_CITATION {"citationID":"a2n7t62f20p","properties":{"formattedCitation":"{\\rtf (\\uc0\\u8220{}juego\\uc0\\u8221{}, s/f)}","plainCitation":"(“juego”, s/f)"},"citationItems":[{"id":13,"uris":["http://zotero.org/users/local/kYSSITt9/items/IRVXW5I5"],"uri":["http://zotero.org/users/local/kYSSITt9/items/IRVXW5I5"],"itemData":{"id":13,"type":"webpage","title":"juego","container-title":"Diccionario de la lengua española","abstract":"Versión electrónica del Diccionario de la lengua española, obra lexicográfica académica por excelencia.","URL":"http://dle.rae.es/?id=MaS6XPk","accessed":{"date-parts":[["2017",6,10]]}}}],"schema":"https://github.com/citation-style-language/schema/raw/master/csl-citation.json"} </w:instrText>
      </w:r>
      <w:r w:rsidR="00AC4864">
        <w:fldChar w:fldCharType="separate"/>
      </w:r>
      <w:r w:rsidR="00AC4864" w:rsidRPr="003D7984">
        <w:rPr>
          <w:rFonts w:cs="Segoe UI"/>
          <w:szCs w:val="24"/>
        </w:rPr>
        <w:t>(“juego”, s/f)</w:t>
      </w:r>
      <w:r w:rsidR="00AC4864">
        <w:fldChar w:fldCharType="end"/>
      </w:r>
      <w:r w:rsidR="00AC4864">
        <w:t>.</w:t>
      </w:r>
    </w:p>
    <w:p w:rsidR="005919C0" w:rsidRDefault="00A62D5F" w:rsidP="005919C0">
      <w:pPr>
        <w:pStyle w:val="Cita"/>
      </w:pPr>
      <w:r>
        <w:t xml:space="preserve">La </w:t>
      </w:r>
      <w:r w:rsidR="003D7984">
        <w:t>página</w:t>
      </w:r>
      <w:r>
        <w:t xml:space="preserve"> del diccionario Merriam-Webster define juego como </w:t>
      </w:r>
      <w:r w:rsidR="003D7984">
        <w:t>una competencia física o mental conducida en acorde ciertas reglas, en la cual los participantes se encuentran directamente en oposición unos a otros.</w:t>
      </w:r>
      <w:r w:rsidR="003D7984">
        <w:fldChar w:fldCharType="begin"/>
      </w:r>
      <w:r w:rsidR="003D7984">
        <w:instrText xml:space="preserve"> ADDIN ZOTERO_ITEM CSL_CITATION {"citationID":"akn6v1t6d","properties":{"formattedCitation":"{\\rtf (\\uc0\\u8220{}Definition of GAME\\uc0\\u8221{}, s/f)}","plainCitation":"(“Definition of GAME”, s/f)"},"citationItems":[{"id":15,"uris":["http://zotero.org/users/local/kYSSITt9/items/HQEBFZHA"],"uri":["http://zotero.org/users/local/kYSSITt9/items/HQEBFZHA"],"itemData":{"id":15,"type":"webpage","title":"Definition of GAME","abstract":"a physical or mental activity or contest that has rules and that people do for pleasure See the full definition…","URL":"https://www.merriam-webster.com/dictionary/game","accessed":{"date-parts":[["2017",6,10]]}}}],"schema":"https://github.com/citation-style-language/schema/raw/master/csl-citation.json"} </w:instrText>
      </w:r>
      <w:r w:rsidR="003D7984">
        <w:fldChar w:fldCharType="separate"/>
      </w:r>
      <w:r w:rsidR="003D7984" w:rsidRPr="003D7984">
        <w:rPr>
          <w:rFonts w:cs="Segoe UI"/>
          <w:szCs w:val="24"/>
        </w:rPr>
        <w:t>(“Definition of GAME”, s/f)</w:t>
      </w:r>
      <w:r w:rsidR="003D7984">
        <w:fldChar w:fldCharType="end"/>
      </w:r>
      <w:r w:rsidR="00D52038">
        <w:t>.</w:t>
      </w:r>
    </w:p>
    <w:p w:rsidR="005919C0" w:rsidRDefault="008457CB" w:rsidP="005919C0">
      <w:pPr>
        <w:pStyle w:val="Cita"/>
        <w:keepNext/>
        <w:jc w:val="center"/>
      </w:pPr>
      <w:r>
        <w:rPr>
          <w:noProof/>
        </w:rPr>
        <w:drawing>
          <wp:inline distT="0" distB="0" distL="0" distR="0" wp14:anchorId="1F33594F" wp14:editId="4AB182D4">
            <wp:extent cx="3205725" cy="1693186"/>
            <wp:effectExtent l="0" t="0" r="0" b="2540"/>
            <wp:docPr id="5" name="Picture 5" descr="C:\Users\immac\AppData\Local\Microsoft\Windows\INetCache\Content.Word\Go_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immac\AppData\Local\Microsoft\Windows\INetCache\Content.Word\Go_boar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6057" cy="1719770"/>
                    </a:xfrm>
                    <a:prstGeom prst="rect">
                      <a:avLst/>
                    </a:prstGeom>
                    <a:noFill/>
                    <a:ln>
                      <a:noFill/>
                    </a:ln>
                  </pic:spPr>
                </pic:pic>
              </a:graphicData>
            </a:graphic>
          </wp:inline>
        </w:drawing>
      </w:r>
    </w:p>
    <w:p w:rsidR="005919C0" w:rsidRDefault="005919C0" w:rsidP="005919C0">
      <w:pPr>
        <w:pStyle w:val="Caption"/>
      </w:pPr>
      <w:r>
        <w:t xml:space="preserve">Ilustración </w:t>
      </w:r>
      <w:r>
        <w:fldChar w:fldCharType="begin"/>
      </w:r>
      <w:r>
        <w:instrText xml:space="preserve"> SEQ Ilustración \* ARABIC </w:instrText>
      </w:r>
      <w:r>
        <w:fldChar w:fldCharType="separate"/>
      </w:r>
      <w:r w:rsidR="00FD5231">
        <w:rPr>
          <w:noProof/>
        </w:rPr>
        <w:t>1</w:t>
      </w:r>
      <w:r>
        <w:fldChar w:fldCharType="end"/>
      </w:r>
      <w:r>
        <w:t>. Juego de Go.</w:t>
      </w:r>
    </w:p>
    <w:p w:rsidR="005919C0" w:rsidRDefault="005919C0" w:rsidP="005919C0">
      <w:pPr>
        <w:pStyle w:val="IllustrationQuote"/>
      </w:pPr>
      <w:r>
        <w:t xml:space="preserve">Fuente: </w:t>
      </w:r>
      <w:r>
        <w:fldChar w:fldCharType="begin"/>
      </w:r>
      <w:r>
        <w:instrText xml:space="preserve"> ADDIN ZOTERO_ITEM CSL_CITATION {"citationID":"a1l6j1fbiq9","properties":{"formattedCitation":"(Donarreiskoffer, 2004)","plainCitation":"(Donarreiskoffer, 2004)"},"citationItems":[{"id":40,"uris":["http://zotero.org/users/local/kYSSITt9/items/PB8JFQNW"],"uri":["http://zotero.org/users/local/kYSSITt9/items/PB8JFQNW"],"itemData":{"id":40,"type":"graphic","title":"English: Go board, at a Go-weekend, Hoge Rielen, Belgium","source":"Wikimedia Commons","archive":"Self-photographed","URL":"https://commons.wikimedia.org/wiki/File:Go_board.jpg","shortTitle":"English","author":[{"literal":"Donarreiskoffer"}],"issued":{"date-parts":[["2004",5,5]]}}}],"schema":"https://github.com/citation-style-language/schema/raw/master/csl-citation.json"} </w:instrText>
      </w:r>
      <w:r>
        <w:fldChar w:fldCharType="separate"/>
      </w:r>
      <w:r w:rsidRPr="005919C0">
        <w:rPr>
          <w:rFonts w:cs="Segoe UI"/>
        </w:rPr>
        <w:t>(Donarreiskoffer, 2004)</w:t>
      </w:r>
      <w:r>
        <w:fldChar w:fldCharType="end"/>
      </w:r>
    </w:p>
    <w:p w:rsidR="00780303" w:rsidRDefault="00D52038" w:rsidP="00D52038">
      <w:pPr>
        <w:pStyle w:val="Cita"/>
        <w:ind w:firstLine="0"/>
      </w:pPr>
      <w:r>
        <w:tab/>
      </w:r>
      <w:r w:rsidR="00E32F65">
        <w:t>Un juego</w:t>
      </w:r>
      <w:r>
        <w:t xml:space="preserve"> es un sistema formal, cerrado, que subjetivamente representa un subconjunto de la realidad. Por cerrado quiere decir que es autosuficiente, el modelo del mundo recreado por el juego es internamente completo. Las reglas de un juego propiamente diseñado cubren todas </w:t>
      </w:r>
      <w:r>
        <w:lastRenderedPageBreak/>
        <w:t>las posibilidades que se puedan encontrar en el juego.</w:t>
      </w:r>
      <w:r w:rsidR="00D21114">
        <w:t xml:space="preserve"> Estos son formales debido a que las reglas son explicitas y transparentes. Los juegos son sistemas en el sentido completo de la palabra, una colección de partes que interactúan de diversas maneras entre sí y son objetivamente irreales </w:t>
      </w:r>
      <w:r w:rsidR="00D21114" w:rsidRPr="00D21114">
        <w:t>por qué no recrean las situaciones físicamente, sin embargo, las situaciones son reales para quien los juega</w:t>
      </w:r>
      <w:r w:rsidR="00062A14">
        <w:t xml:space="preserve"> </w:t>
      </w:r>
      <w:r w:rsidR="00062A14">
        <w:fldChar w:fldCharType="begin"/>
      </w:r>
      <w:r w:rsidR="00062A14">
        <w:instrText xml:space="preserve"> ADDIN ZOTERO_ITEM CSL_CITATION {"citationID":"arojepn08d","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rsidR="00062A14">
        <w:fldChar w:fldCharType="separate"/>
      </w:r>
      <w:r w:rsidR="00062A14">
        <w:rPr>
          <w:rFonts w:cs="Segoe UI"/>
        </w:rPr>
        <w:t>(C</w:t>
      </w:r>
      <w:r w:rsidR="00062A14" w:rsidRPr="006B0A52">
        <w:rPr>
          <w:rFonts w:cs="Segoe UI"/>
        </w:rPr>
        <w:t>rawford,</w:t>
      </w:r>
      <w:r w:rsidR="00062A14">
        <w:rPr>
          <w:rFonts w:cs="Segoe UI"/>
        </w:rPr>
        <w:t xml:space="preserve"> Chris, </w:t>
      </w:r>
      <w:r w:rsidR="00062A14" w:rsidRPr="006B0A52">
        <w:rPr>
          <w:rFonts w:cs="Segoe UI"/>
        </w:rPr>
        <w:t>1984)</w:t>
      </w:r>
      <w:r w:rsidR="00062A14">
        <w:fldChar w:fldCharType="end"/>
      </w:r>
      <w:r w:rsidR="00D21114" w:rsidRPr="00D21114">
        <w:t>.</w:t>
      </w:r>
      <w:r w:rsidR="00780303">
        <w:t xml:space="preserve"> </w:t>
      </w:r>
    </w:p>
    <w:p w:rsidR="00EB72DA" w:rsidRDefault="00062A14" w:rsidP="00D32A1F">
      <w:pPr>
        <w:pStyle w:val="Cita"/>
      </w:pPr>
      <w:r>
        <w:t xml:space="preserve">Se pueden </w:t>
      </w:r>
      <w:r w:rsidR="006B0A52">
        <w:t>compara</w:t>
      </w:r>
      <w:r>
        <w:t>r</w:t>
      </w:r>
      <w:r w:rsidR="006B0A52">
        <w:t xml:space="preserve"> los juegos con otros tipos de entretenimiento de la siguiente manera. </w:t>
      </w:r>
      <w:r w:rsidR="00D21114" w:rsidRPr="00D21114">
        <w:t>Un juego no es un acertijo, debido a que existen agentes que interactúan directamente sobre el jugador</w:t>
      </w:r>
      <w:r w:rsidR="00732F79">
        <w:t>. Existen agentes s</w:t>
      </w:r>
      <w:r w:rsidR="00D21114">
        <w:t xml:space="preserve">ean estos otros jugadores u otros factores que </w:t>
      </w:r>
      <w:r w:rsidR="00732F79">
        <w:t>conflictúa</w:t>
      </w:r>
      <w:r w:rsidR="00D21114">
        <w:t xml:space="preserve">n con el objetivo de </w:t>
      </w:r>
      <w:r w:rsidR="00732F79">
        <w:t>otros</w:t>
      </w:r>
      <w:r w:rsidR="00D21114">
        <w:t xml:space="preserve"> jugadores.</w:t>
      </w:r>
      <w:r w:rsidR="006B0A52">
        <w:t xml:space="preserve"> A diferencia de una historia, que es lineal en naturaleza, los juegos ofrecen ramificaciones de posibilidades.</w:t>
      </w:r>
      <w:r w:rsidR="00732F79">
        <w:t xml:space="preserve"> También,</w:t>
      </w:r>
      <w:r w:rsidR="006B0A52">
        <w:t xml:space="preserve"> </w:t>
      </w:r>
      <w:r w:rsidR="00732F79">
        <w:t>u</w:t>
      </w:r>
      <w:r w:rsidR="006B0A52">
        <w:t xml:space="preserve">n juego es formal en cuanto a su reglamento, mientras que </w:t>
      </w:r>
      <w:r w:rsidR="00732F79">
        <w:t xml:space="preserve">a </w:t>
      </w:r>
      <w:r w:rsidR="006B0A52">
        <w:t>un juguete se le puede dar el uso que se desee</w:t>
      </w:r>
      <w:r>
        <w:t xml:space="preserve"> </w:t>
      </w:r>
      <w:r>
        <w:fldChar w:fldCharType="begin"/>
      </w:r>
      <w:r w:rsidR="00E32F65">
        <w:instrText xml:space="preserve"> ADDIN ZOTERO_ITEM CSL_CITATION {"citationID":"FweOZcDY","properties":{"formattedCitation":"(Crawford, 1984)","plainCitation":"(Crawford, 1984)"},"citationItems":[{"id":17,"uris":["http://zotero.org/users/local/kYSSITt9/items/IIV7JBUU"],"uri":["http://zotero.org/users/local/kYSSITt9/items/IIV7JBUU"],"itemData":{"id":17,"type":"book","title":"The art of computer game design","publisher":"Osborne/McGraw-Hill","number-of-pages":"132","abstract":"Chris Crawford, mastermind of some of Atari, Inc.'s most fascinating games, including\nEastern Front™ and Excalibur,™ shares his insights into the creation of computer games.\nViewing the computer game as a promising new art form, unique in its capability to\ninteract with its audience, Crawford, the manager of research for Atari, inc., offers\nguidelines for creative game development.\nJ The Art of Computer Game Design emphasizes the artistic dimension of computer\ngames, revealing computer game design as a creative process rather than a\nmerely technical one.\nThe Art of Computer Game Design is informative reading for any computer game\nenthusiast and an essential book for all those involved in computer game design.","ISBN":"0-88134-117-7","author":[{"family":"Crawford","given":"Chris"}],"issued":{"date-parts":[["1984"]]}}}],"schema":"https://github.com/citation-style-language/schema/raw/master/csl-citation.json"} </w:instrText>
      </w:r>
      <w:r>
        <w:fldChar w:fldCharType="separate"/>
      </w:r>
      <w:r>
        <w:rPr>
          <w:rFonts w:cs="Segoe UI"/>
        </w:rPr>
        <w:t>(C</w:t>
      </w:r>
      <w:r w:rsidRPr="006B0A52">
        <w:rPr>
          <w:rFonts w:cs="Segoe UI"/>
        </w:rPr>
        <w:t>rawford,</w:t>
      </w:r>
      <w:r>
        <w:rPr>
          <w:rFonts w:cs="Segoe UI"/>
        </w:rPr>
        <w:t xml:space="preserve"> Chris, </w:t>
      </w:r>
      <w:r w:rsidRPr="006B0A52">
        <w:rPr>
          <w:rFonts w:cs="Segoe UI"/>
        </w:rPr>
        <w:t>1984)</w:t>
      </w:r>
      <w:r>
        <w:fldChar w:fldCharType="end"/>
      </w:r>
      <w:r w:rsidR="006B0A52">
        <w:t>.</w:t>
      </w:r>
    </w:p>
    <w:p w:rsidR="00BE5030" w:rsidRDefault="005C537E" w:rsidP="006B0A52">
      <w:pPr>
        <w:pStyle w:val="Heading3"/>
      </w:pPr>
      <w:r>
        <w:t>Video juego</w:t>
      </w:r>
    </w:p>
    <w:p w:rsidR="00AC4864" w:rsidRDefault="00D631A9" w:rsidP="00AC4864">
      <w:pPr>
        <w:pStyle w:val="Cita"/>
        <w:rPr>
          <w:rStyle w:val="CitaChar"/>
        </w:rPr>
      </w:pPr>
      <w:r>
        <w:t xml:space="preserve">La Real Academia Española </w:t>
      </w:r>
      <w:r w:rsidR="00AC4864">
        <w:t>define videojuego</w:t>
      </w:r>
      <w:r>
        <w:t xml:space="preserve"> como : </w:t>
      </w:r>
      <w:r w:rsidRPr="00BE5030">
        <w:rPr>
          <w:rStyle w:val="CitaChar"/>
        </w:rPr>
        <w:t>“</w:t>
      </w:r>
      <w:r w:rsidR="00AC4864">
        <w:t>Juego</w:t>
      </w:r>
      <w:r w:rsidR="00AC4864">
        <w:rPr>
          <w:rStyle w:val="apple-converted-space"/>
          <w:rFonts w:ascii="Arial Unicode MS" w:hAnsi="Arial Unicode MS"/>
          <w:color w:val="000000"/>
          <w:sz w:val="26"/>
          <w:szCs w:val="26"/>
          <w:shd w:val="clear" w:color="auto" w:fill="FFFFFF"/>
        </w:rPr>
        <w:t> </w:t>
      </w:r>
      <w:r w:rsidR="00AC4864">
        <w:t>electrónico</w:t>
      </w:r>
      <w:r w:rsidR="00AC4864">
        <w:rPr>
          <w:rStyle w:val="apple-converted-space"/>
          <w:rFonts w:ascii="Arial Unicode MS" w:hAnsi="Arial Unicode MS"/>
          <w:color w:val="000000"/>
          <w:sz w:val="26"/>
          <w:szCs w:val="26"/>
          <w:shd w:val="clear" w:color="auto" w:fill="FFFFFF"/>
        </w:rPr>
        <w:t> </w:t>
      </w:r>
      <w:r w:rsidR="00AC4864">
        <w:t>que</w:t>
      </w:r>
      <w:r w:rsidR="00AC4864">
        <w:rPr>
          <w:rStyle w:val="apple-converted-space"/>
          <w:rFonts w:ascii="Arial Unicode MS" w:hAnsi="Arial Unicode MS"/>
          <w:color w:val="000000"/>
          <w:sz w:val="26"/>
          <w:szCs w:val="26"/>
          <w:shd w:val="clear" w:color="auto" w:fill="FFFFFF"/>
        </w:rPr>
        <w:t> </w:t>
      </w:r>
      <w:r w:rsidR="00AC4864">
        <w:t>se</w:t>
      </w:r>
      <w:r w:rsidR="00AC4864">
        <w:rPr>
          <w:rStyle w:val="apple-converted-space"/>
          <w:rFonts w:ascii="Arial Unicode MS" w:hAnsi="Arial Unicode MS"/>
          <w:color w:val="000000"/>
          <w:sz w:val="26"/>
          <w:szCs w:val="26"/>
          <w:shd w:val="clear" w:color="auto" w:fill="FFFFFF"/>
        </w:rPr>
        <w:t> </w:t>
      </w:r>
      <w:r w:rsidR="00AC4864">
        <w:t>visualiza</w:t>
      </w:r>
      <w:r w:rsidR="00AC4864">
        <w:rPr>
          <w:rStyle w:val="apple-converted-space"/>
          <w:rFonts w:ascii="Arial Unicode MS" w:hAnsi="Arial Unicode MS"/>
          <w:color w:val="000000"/>
          <w:sz w:val="26"/>
          <w:szCs w:val="26"/>
          <w:shd w:val="clear" w:color="auto" w:fill="FFFFFF"/>
        </w:rPr>
        <w:t> </w:t>
      </w:r>
      <w:r w:rsidR="00AC4864">
        <w:t>en</w:t>
      </w:r>
      <w:r w:rsidR="00AC4864">
        <w:rPr>
          <w:rStyle w:val="apple-converted-space"/>
          <w:rFonts w:ascii="Arial Unicode MS" w:hAnsi="Arial Unicode MS"/>
          <w:color w:val="000000"/>
          <w:sz w:val="26"/>
          <w:szCs w:val="26"/>
          <w:shd w:val="clear" w:color="auto" w:fill="FFFFFF"/>
        </w:rPr>
        <w:t> </w:t>
      </w:r>
      <w:r w:rsidR="00AC4864">
        <w:t>una</w:t>
      </w:r>
      <w:r w:rsidR="00AC4864">
        <w:rPr>
          <w:rStyle w:val="apple-converted-space"/>
          <w:rFonts w:ascii="Arial Unicode MS" w:hAnsi="Arial Unicode MS"/>
          <w:color w:val="000000"/>
          <w:sz w:val="26"/>
          <w:szCs w:val="26"/>
          <w:shd w:val="clear" w:color="auto" w:fill="FFFFFF"/>
        </w:rPr>
        <w:t> </w:t>
      </w:r>
      <w:r w:rsidR="00AC4864">
        <w:t>pantalla</w:t>
      </w:r>
      <w:r w:rsidRPr="00BE5030">
        <w:rPr>
          <w:rStyle w:val="CitaChar"/>
        </w:rPr>
        <w:t>”</w:t>
      </w:r>
      <w:r w:rsidR="00D40B98">
        <w:rPr>
          <w:rStyle w:val="CitaChar"/>
        </w:rPr>
        <w:t xml:space="preserve"> </w:t>
      </w:r>
      <w:r w:rsidR="00D40B98">
        <w:rPr>
          <w:rStyle w:val="CitaChar"/>
        </w:rPr>
        <w:fldChar w:fldCharType="begin"/>
      </w:r>
      <w:r w:rsidR="00D40B98">
        <w:rPr>
          <w:rStyle w:val="CitaChar"/>
        </w:rPr>
        <w:instrText xml:space="preserve"> ADDIN ZOTERO_ITEM CSL_CITATION {"citationID":"atiip38cbh","properties":{"formattedCitation":"{\\rtf (\\uc0\\u8220{}videojuego\\uc0\\u8221{}, s/f)}","plainCitation":"(“videojuego”, s/f)"},"citationItems":[{"id":18,"uris":["http://zotero.org/users/local/kYSSITt9/items/GPSNZE4M"],"uri":["http://zotero.org/users/local/kYSSITt9/items/GPSNZE4M"],"itemData":{"id":18,"type":"webpage","title":"videojuego","container-title":"Diccionario de la lengua española","abstract":"Versión electrónica del Diccionario de la lengua española, obra lexicográfica académica por excelencia.","URL":"http://dle.rae.es/?id=bmnbNU7","accessed":{"date-parts":[["2017",6,10]]}}}],"schema":"https://github.com/citation-style-language/schema/raw/master/csl-citation.json"} </w:instrText>
      </w:r>
      <w:r w:rsidR="00D40B98">
        <w:rPr>
          <w:rStyle w:val="CitaChar"/>
        </w:rPr>
        <w:fldChar w:fldCharType="separate"/>
      </w:r>
      <w:r w:rsidR="00D40B98" w:rsidRPr="00D40B98">
        <w:rPr>
          <w:rFonts w:cs="Segoe UI"/>
          <w:szCs w:val="24"/>
        </w:rPr>
        <w:t>(“videojuego”, s/f)</w:t>
      </w:r>
      <w:r w:rsidR="00D40B98">
        <w:rPr>
          <w:rStyle w:val="CitaChar"/>
        </w:rPr>
        <w:fldChar w:fldCharType="end"/>
      </w:r>
      <w:r w:rsidR="00D40B98">
        <w:rPr>
          <w:rStyle w:val="CitaChar"/>
        </w:rPr>
        <w:t>.</w:t>
      </w:r>
    </w:p>
    <w:p w:rsidR="004F223B" w:rsidRPr="00EB238C" w:rsidRDefault="0032636F" w:rsidP="004F223B">
      <w:pPr>
        <w:pStyle w:val="Cita"/>
        <w:rPr>
          <w:lang w:val="en-US"/>
        </w:rPr>
      </w:pPr>
      <w:r w:rsidRPr="0032636F">
        <w:t xml:space="preserve">El diccionario de Oxford en línea define un video juego como </w:t>
      </w:r>
      <w:r>
        <w:t xml:space="preserve">un juego que se juega manipulando imágenes producidas por un programa de computadora en un monitor u otro tipo de </w:t>
      </w:r>
      <w:r w:rsidR="005C6602">
        <w:t xml:space="preserve">visualización. </w:t>
      </w:r>
      <w:r w:rsidR="005C6602">
        <w:fldChar w:fldCharType="begin"/>
      </w:r>
      <w:r w:rsidR="005C6602">
        <w:instrText xml:space="preserve"> ADDIN ZOTERO_ITEM CSL_CITATION {"citationID":"a1033dhqrtk","properties":{"formattedCitation":"{\\rtf (\\uc0\\u8220{}video game - definition of video game in English | Oxford Dictionaries\\uc0\\u8221{}, s/f)}","plainCitation":"(“video game - definition of video game in English | Oxford Dictionaries”, s/f)"},"citationItems":[{"id":20,"uris":["http://zotero.org/users/local/kYSSITt9/items/FSCSNK3S"],"uri":["http://zotero.org/users/local/kYSSITt9/items/FSCSNK3S"],"itemData":{"id":20,"type":"webpage","title":"video game - definition of video game in English | Oxford Dictionaries","container-title":"Oxford Dictionaries | English","abstract":"a game played by electronically manipulating images produ... Meaning, pronunciation, example sentences, and more from Oxford Dictionaries","URL":"https://en.oxforddictionaries.com/definition/video_game","accessed":{"date-parts":[["2017",6,10]]}}}],"schema":"https://github.com/citation-style-language/schema/raw/master/csl-citation.json"} </w:instrText>
      </w:r>
      <w:r w:rsidR="005C6602">
        <w:fldChar w:fldCharType="separate"/>
      </w:r>
      <w:r w:rsidR="005C6602" w:rsidRPr="005C6602">
        <w:rPr>
          <w:rFonts w:cs="Segoe UI"/>
          <w:szCs w:val="24"/>
          <w:lang w:val="en-US"/>
        </w:rPr>
        <w:t>(“video game - definition of video game in English | Oxford Dictionaries”, s/f)</w:t>
      </w:r>
      <w:r w:rsidR="005C6602">
        <w:fldChar w:fldCharType="end"/>
      </w:r>
    </w:p>
    <w:p w:rsidR="00765271" w:rsidRDefault="00765271" w:rsidP="00422765">
      <w:pPr>
        <w:pStyle w:val="Cita"/>
        <w:ind w:firstLine="0"/>
      </w:pPr>
      <w:r>
        <w:t xml:space="preserve">El primer juego de computadora del que se tiene conocimiento fue creado para la tesis del en ese entonces candidato a Doctorado de la universidad de Cambridge Alexander S. Douglas. Douglas, fascinado por la </w:t>
      </w:r>
      <w:r w:rsidRPr="00EB238C">
        <w:t>Electronic Delay Storage Automatic Calculator</w:t>
      </w:r>
      <w:r w:rsidR="00D32A1F">
        <w:t xml:space="preserve"> (E</w:t>
      </w:r>
      <w:r>
        <w:t>D</w:t>
      </w:r>
      <w:r w:rsidR="00D32A1F">
        <w:t>S</w:t>
      </w:r>
      <w:r>
        <w:t xml:space="preserve">AC) agrego a esta un juego </w:t>
      </w:r>
      <w:r>
        <w:lastRenderedPageBreak/>
        <w:t xml:space="preserve">de tres en línea al cual llamó </w:t>
      </w:r>
      <w:r w:rsidRPr="00EB238C">
        <w:t>Noughts and Crosses</w:t>
      </w:r>
      <w:r>
        <w:t>, complementando su tesis sobre la interacción computador-humano</w:t>
      </w:r>
      <w:r w:rsidR="00FE4DDB">
        <w:t>.</w:t>
      </w:r>
      <w:r>
        <w:t xml:space="preserve"> </w:t>
      </w:r>
      <w:r w:rsidR="00FE4DDB">
        <w:t>[…]</w:t>
      </w:r>
      <w:r w:rsidR="00FE4DDB">
        <w:fldChar w:fldCharType="begin"/>
      </w:r>
      <w:r w:rsidR="00FE4DDB">
        <w:instrText xml:space="preserve"> ADDIN ZOTERO_ITEM CSL_CITATION {"citationID":"agnhbgehc","properties":{"formattedCitation":"(Goldberg, 2011)","plainCitation":"(Goldberg, 2011)"},"citationItems":[{"id":24,"uris":["http://zotero.org/users/local/kYSSITt9/items/VF7X7K2C"],"uri":["http://zotero.org/users/local/kYSSITt9/items/VF7X7K2C"],"itemData":{"id":24,"type":"book","title":"All your base are belong to us: how 50 years of videogames conquered pop culture","publisher":"Three Rivers Press","edition":"1a. ed.","ISBN":"978-0-307-46356-2","author":[{"family":"Goldberg","given":"Harold"}],"issued":{"date-parts":[["2011"]]}}}],"schema":"https://github.com/citation-style-language/schema/raw/master/csl-citation.json"} </w:instrText>
      </w:r>
      <w:r w:rsidR="00FE4DDB">
        <w:fldChar w:fldCharType="separate"/>
      </w:r>
      <w:r w:rsidR="00FE4DDB" w:rsidRPr="00FE4DDB">
        <w:rPr>
          <w:rFonts w:cs="Segoe UI"/>
        </w:rPr>
        <w:t>(Goldberg, 2011)</w:t>
      </w:r>
      <w:r w:rsidR="00FE4DDB">
        <w:fldChar w:fldCharType="end"/>
      </w:r>
      <w:r>
        <w:t>.</w:t>
      </w:r>
    </w:p>
    <w:p w:rsidR="0000312E" w:rsidRDefault="0000312E" w:rsidP="0000312E">
      <w:pPr>
        <w:pStyle w:val="Cita"/>
        <w:keepNext/>
        <w:ind w:firstLine="0"/>
      </w:pPr>
      <w:r>
        <w:rPr>
          <w:noProof/>
        </w:rPr>
        <w:drawing>
          <wp:inline distT="0" distB="0" distL="0" distR="0" wp14:anchorId="626FAFBB" wp14:editId="6344A609">
            <wp:extent cx="5943600" cy="4487011"/>
            <wp:effectExtent l="0" t="0" r="0" b="8890"/>
            <wp:docPr id="9" name="Picture 9" descr="http://www.cl.cam.ac.uk/relics/jpegs/edsac99.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www.cl.cam.ac.uk/relics/jpegs/edsac99.33.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87011"/>
                    </a:xfrm>
                    <a:prstGeom prst="rect">
                      <a:avLst/>
                    </a:prstGeom>
                    <a:noFill/>
                    <a:ln>
                      <a:noFill/>
                    </a:ln>
                  </pic:spPr>
                </pic:pic>
              </a:graphicData>
            </a:graphic>
          </wp:inline>
        </w:drawing>
      </w:r>
    </w:p>
    <w:p w:rsidR="0000312E" w:rsidRDefault="0000312E" w:rsidP="0000312E">
      <w:pPr>
        <w:pStyle w:val="Caption"/>
      </w:pPr>
      <w:r>
        <w:t xml:space="preserve">Ilustración </w:t>
      </w:r>
      <w:r>
        <w:fldChar w:fldCharType="begin"/>
      </w:r>
      <w:r>
        <w:instrText xml:space="preserve"> SEQ Ilustración \* ARABIC </w:instrText>
      </w:r>
      <w:r>
        <w:fldChar w:fldCharType="separate"/>
      </w:r>
      <w:r w:rsidR="00FD5231">
        <w:rPr>
          <w:noProof/>
        </w:rPr>
        <w:t>2</w:t>
      </w:r>
      <w:r>
        <w:fldChar w:fldCharType="end"/>
      </w:r>
      <w:r>
        <w:t>. Panel de control de la EDSAC</w:t>
      </w:r>
    </w:p>
    <w:p w:rsidR="0000312E" w:rsidRPr="0000312E" w:rsidRDefault="0000312E" w:rsidP="0000312E">
      <w:pPr>
        <w:pStyle w:val="IllustrationQuote"/>
      </w:pPr>
      <w:r>
        <w:t xml:space="preserve">Fuente: </w:t>
      </w:r>
      <w:r>
        <w:fldChar w:fldCharType="begin"/>
      </w:r>
      <w:r>
        <w:instrText xml:space="preserve"> ADDIN ZOTERO_ITEM CSL_CITATION {"citationID":"a2c9t6aj117","properties":{"formattedCitation":"(Cambridge Computer Laboratory, s/f)","plainCitation":"(Cambridge Computer Laboratory, s/f)"},"citationItems":[{"id":53,"uris":["http://zotero.org/users/local/kYSSITt9/items/B84UJIPE"],"uri":["http://zotero.org/users/local/kYSSITt9/items/B84UJIPE"],"itemData":{"id":53,"type":"webpage","title":"Computer Laboratory – The Relics Project: Archive photos","URL":"http://www.cl.cam.ac.uk/relics/archive_photos.html#Copyright_Licencing","author":[{"family":"Cambridge Computer Laboratory","given":""}],"accessed":{"date-parts":[["2017",6,13]]}}}],"schema":"https://github.com/citation-style-language/schema/raw/master/csl-citation.json"} </w:instrText>
      </w:r>
      <w:r>
        <w:fldChar w:fldCharType="separate"/>
      </w:r>
      <w:r w:rsidRPr="0000312E">
        <w:rPr>
          <w:rFonts w:cs="Segoe UI"/>
        </w:rPr>
        <w:t>(Cambridge Computer Laboratory, s/f)</w:t>
      </w:r>
      <w:r>
        <w:fldChar w:fldCharType="end"/>
      </w:r>
    </w:p>
    <w:p w:rsidR="0000312E" w:rsidRDefault="0000312E" w:rsidP="00422765">
      <w:pPr>
        <w:pStyle w:val="Cita"/>
        <w:ind w:firstLine="0"/>
      </w:pPr>
    </w:p>
    <w:p w:rsidR="00D32A1F" w:rsidRDefault="00D32A1F" w:rsidP="00422765">
      <w:pPr>
        <w:pStyle w:val="Cita"/>
        <w:ind w:firstLine="0"/>
      </w:pPr>
    </w:p>
    <w:p w:rsidR="00422765" w:rsidRDefault="00FE4DDB" w:rsidP="00422765">
      <w:pPr>
        <w:pStyle w:val="Cita"/>
        <w:ind w:firstLine="0"/>
      </w:pPr>
      <w:r>
        <w:t>Otro intento temprano se le puede atribuir a</w:t>
      </w:r>
      <w:r w:rsidR="00422765">
        <w:t xml:space="preserve"> William Higinbotham, quien trabajo en el Proyecto Manhattan, desarrollando los interruptores de tiempo que hicieron explotar en el momento correcto la bomba atómica. En 1958, luego de la guerra, se convirtió en el jefe de la división de </w:t>
      </w:r>
      <w:r w:rsidR="00422765">
        <w:lastRenderedPageBreak/>
        <w:t>instrumentación del Laboratorio Nacional de Brookhaven. Debido a que el laboratorio muestra ciertas exhibiciones al año, Higinbotham decide crear una exhibición interactiva, con la ayuda de Robert Dvorak, dan nuevo propósito a un osciloscopio y crean el juego tenis para dos. Este fue un éxito con los visitantes, apareciendo incluso el a</w:t>
      </w:r>
      <w:r w:rsidR="00422765">
        <w:rPr>
          <w:rFonts w:cs="Segoe UI"/>
        </w:rPr>
        <w:t>ño siguiente, pero</w:t>
      </w:r>
      <w:r w:rsidR="00422765">
        <w:t xml:space="preserve"> ni Dvorak ni Higinbotham, ni nadie más en ese momento pensó más</w:t>
      </w:r>
      <w:r w:rsidR="00CA2F04">
        <w:t xml:space="preserve"> de este incidente […]. </w:t>
      </w:r>
      <w:r w:rsidR="00CA2F04">
        <w:fldChar w:fldCharType="begin"/>
      </w:r>
      <w:r w:rsidR="00CA2F04">
        <w:instrText xml:space="preserve"> ADDIN ZOTERO_ITEM CSL_CITATION {"citationID":"a10q7a87upa","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CA2F04">
        <w:fldChar w:fldCharType="separate"/>
      </w:r>
      <w:r w:rsidR="00CA2F04" w:rsidRPr="00CA2F04">
        <w:rPr>
          <w:rFonts w:cs="Segoe UI"/>
        </w:rPr>
        <w:t>(Donovan, 2010)</w:t>
      </w:r>
      <w:r w:rsidR="00CA2F04">
        <w:fldChar w:fldCharType="end"/>
      </w:r>
      <w:r w:rsidR="00CA2F04">
        <w:t xml:space="preserve"> </w:t>
      </w:r>
    </w:p>
    <w:p w:rsidR="001F0EEB" w:rsidRDefault="007149B0" w:rsidP="001F0EEB">
      <w:pPr>
        <w:pStyle w:val="Cita"/>
      </w:pPr>
      <w:proofErr w:type="gramStart"/>
      <w:r>
        <w:t>En febrero de</w:t>
      </w:r>
      <w:r w:rsidR="00DD1B60">
        <w:t xml:space="preserve"> </w:t>
      </w:r>
      <w:r>
        <w:t xml:space="preserve">1962, </w:t>
      </w:r>
      <w:r w:rsidRPr="00EB238C">
        <w:t>“Spacewar!</w:t>
      </w:r>
      <w:proofErr w:type="gramEnd"/>
      <w:r w:rsidRPr="00EB238C">
        <w:t>”</w:t>
      </w:r>
      <w:r>
        <w:t xml:space="preserve"> fue creado por Steve Russell y sus compañeros del MIT. Este juego consistía de dos puntos verdes que flotaban en gravedad cero, disparándose en el espacio exterior. Esta experiencia inspiro a </w:t>
      </w:r>
      <w:r w:rsidR="00AD7E33">
        <w:t xml:space="preserve">Nolan Bushnell, quien después de algunos momentos bajos en su vida decidió que la única manera de hacer dinero era ser emprendedor. En 1970 Bushnell empezó a construir su primera máquina de árcade. En junio de 1972 Bushnell fundó Atari inspirado en la idea de traer los juegos que había conocido hasta el momento a las masas </w:t>
      </w:r>
      <w:r w:rsidR="00AD7E33">
        <w:fldChar w:fldCharType="begin"/>
      </w:r>
      <w:r w:rsidR="00AD7E33">
        <w:instrText xml:space="preserve"> ADDIN ZOTERO_ITEM CSL_CITATION {"citationID":"av39khisal","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rsidR="00AD7E33">
        <w:fldChar w:fldCharType="separate"/>
      </w:r>
      <w:r w:rsidR="00AD7E33" w:rsidRPr="00AD7E33">
        <w:rPr>
          <w:rFonts w:cs="Segoe UI"/>
        </w:rPr>
        <w:t>(Donovan, 2010)</w:t>
      </w:r>
      <w:r w:rsidR="00AD7E33">
        <w:fldChar w:fldCharType="end"/>
      </w:r>
      <w:r w:rsidR="00AD7E33">
        <w:t>.</w:t>
      </w:r>
    </w:p>
    <w:p w:rsidR="001F0EEB" w:rsidRDefault="001F0EEB" w:rsidP="001F0EEB">
      <w:pPr>
        <w:pStyle w:val="Cita"/>
      </w:pPr>
      <w:r>
        <w:t>En 1966, Ralph Baer, un ingeniero de alto éxito, tuvo una epifanía mientras esperaba a un cliente. Baer, quien su trabajo hasta el momento involucraba radares y electrónicos anti aéreos y anti submarinos, imaginó una caja que pudiese conectarse a cualquiera de los millones de televisores estadounidenses y jugar todo tipo de juegos, la llamo inicialmente “</w:t>
      </w:r>
      <w:r w:rsidRPr="00EB238C">
        <w:t>Channel Let’s Play</w:t>
      </w:r>
      <w:r>
        <w:t xml:space="preserve">!” (¡Canal Juguemos!) </w:t>
      </w:r>
      <w:r>
        <w:fldChar w:fldCharType="begin"/>
      </w:r>
      <w:r>
        <w:instrText xml:space="preserve"> ADDIN ZOTERO_ITEM CSL_CITATION {"citationID":"ac0bldqs4q","properties":{"formattedCitation":"(Donovan, 2010)","plainCitation":"(Donovan, 2010)"},"citationItems":[{"id":23,"uris":["http://zotero.org/users/local/kYSSITt9/items/G2CZX6MR"],"uri":["http://zotero.org/users/local/kYSSITt9/items/G2CZX6MR"],"itemData":{"id":23,"type":"book","title":"Replay: The History of Video Games","publisher":"Yellow Ant","edition":"1a. ed.","ISBN":"978-0-9565072-2-8","author":[{"family":"Donovan","given":"Tristan"}],"issued":{"date-parts":[["2010"]]}}}],"schema":"https://github.com/citation-style-language/schema/raw/master/csl-citation.json"} </w:instrText>
      </w:r>
      <w:r>
        <w:fldChar w:fldCharType="separate"/>
      </w:r>
      <w:r w:rsidRPr="00E32F65">
        <w:rPr>
          <w:rFonts w:cs="Segoe UI"/>
        </w:rPr>
        <w:t>(Donovan, 2010)</w:t>
      </w:r>
      <w:r>
        <w:fldChar w:fldCharType="end"/>
      </w:r>
      <w:r>
        <w:t>.</w:t>
      </w:r>
    </w:p>
    <w:p w:rsidR="00DD1B60" w:rsidRPr="00DD1B60" w:rsidRDefault="00DD1B60" w:rsidP="00DD1B60"/>
    <w:p w:rsidR="00745E2D" w:rsidRDefault="00EF1FFF" w:rsidP="00872E84">
      <w:pPr>
        <w:pStyle w:val="Heading3"/>
      </w:pPr>
      <w:r>
        <w:t>Juego de Rol (RPG)</w:t>
      </w:r>
    </w:p>
    <w:p w:rsidR="00EF1FFF" w:rsidRDefault="00DF3B1B" w:rsidP="00D926C1">
      <w:pPr>
        <w:pStyle w:val="Cita"/>
      </w:pPr>
      <w:r>
        <w:t xml:space="preserve">El término “juego de rol” </w:t>
      </w:r>
      <w:r w:rsidR="00B73B95">
        <w:t xml:space="preserve">(RPG) </w:t>
      </w:r>
      <w:r>
        <w:t xml:space="preserve">representa una variedad de </w:t>
      </w:r>
      <w:r w:rsidR="00D926C1">
        <w:t xml:space="preserve">juegos. </w:t>
      </w:r>
      <w:r w:rsidR="00E32D76">
        <w:t xml:space="preserve">Este </w:t>
      </w:r>
      <w:r w:rsidR="00561615">
        <w:t>término</w:t>
      </w:r>
      <w:r w:rsidR="00E32D76">
        <w:t xml:space="preserve"> s</w:t>
      </w:r>
      <w:r w:rsidR="00D926C1">
        <w:t xml:space="preserve">e ha expandido para incluir cualquier juego en el que el jugador controla un personaje en el mundo </w:t>
      </w:r>
      <w:r w:rsidR="00D926C1">
        <w:lastRenderedPageBreak/>
        <w:t xml:space="preserve">del juego y lo desarrolla a través del curso del juego. Los juegos de rol difieren de otras formas de entretenimiento debido a que sus jugadores crean sus propias experiencias  a través de los personajes que representan </w:t>
      </w:r>
      <w:r w:rsidR="00D926C1">
        <w:fldChar w:fldCharType="begin"/>
      </w:r>
      <w:r w:rsidR="00D926C1">
        <w:instrText xml:space="preserve"> ADDIN ZOTERO_ITEM CSL_CITATION {"citationID":"a2cuj925agh","properties":{"formattedCitation":"(Tresca, 2011)","plainCitation":"(Tresca, 2011)"},"citationItems":[{"id":26,"uris":["http://zotero.org/users/local/kYSSITt9/items/NSB3J5RR"],"uri":["http://zotero.org/users/local/kYSSITt9/items/NSB3J5RR"],"itemData":{"id":26,"type":"book","title":"Of Fantasy Role-Playing Games","publisher":"McFarland &amp; Company, Inc.","edition":"1a. ed.","ISBN":"978-0-7864-5895-0","author":[{"family":"Tresca","given":"Michael J"}],"issued":{"date-parts":[["2011"]]}}}],"schema":"https://github.com/citation-style-language/schema/raw/master/csl-citation.json"} </w:instrText>
      </w:r>
      <w:r w:rsidR="00D926C1">
        <w:fldChar w:fldCharType="separate"/>
      </w:r>
      <w:r w:rsidR="00D926C1" w:rsidRPr="00D926C1">
        <w:rPr>
          <w:rFonts w:cs="Segoe UI"/>
        </w:rPr>
        <w:t>(Tresca, 2011)</w:t>
      </w:r>
      <w:r w:rsidR="00D926C1">
        <w:fldChar w:fldCharType="end"/>
      </w:r>
      <w:r w:rsidR="00D926C1">
        <w:t>.</w:t>
      </w:r>
      <w:r w:rsidR="00B73B95">
        <w:t xml:space="preserve"> </w:t>
      </w:r>
    </w:p>
    <w:p w:rsidR="00397C25" w:rsidRDefault="00397C25" w:rsidP="00D926C1">
      <w:pPr>
        <w:pStyle w:val="Cita"/>
      </w:pPr>
      <w:r>
        <w:t xml:space="preserve">En un juego típico de Calabozos y Dragones, los jugadores parten en una aventura, donde el maestro del calabozo </w:t>
      </w:r>
      <w:r w:rsidR="007153D0">
        <w:t xml:space="preserve">controla los eventos, ya sea por sí mismo o siguiendo una publicación previa. Una serie de aventuras interconectadas se le llama una campaña. El maestro del calabozo se encarga de determinar los sucesos dependiendo de las estadísticas de los personajes y de tablas de resultados. Los jugadores ruedan dados para determinar que sucede en dichos eventos. En la </w:t>
      </w:r>
      <w:r w:rsidR="007153D0">
        <w:fldChar w:fldCharType="begin"/>
      </w:r>
      <w:r w:rsidR="007153D0">
        <w:instrText xml:space="preserve"> REF _Ref485424665 \h </w:instrText>
      </w:r>
      <w:r w:rsidR="007153D0">
        <w:fldChar w:fldCharType="separate"/>
      </w:r>
      <w:r w:rsidR="007153D0">
        <w:t xml:space="preserve">Ilustración </w:t>
      </w:r>
      <w:r w:rsidR="007153D0">
        <w:rPr>
          <w:noProof/>
        </w:rPr>
        <w:t>3</w:t>
      </w:r>
      <w:r w:rsidR="007153D0">
        <w:t>.</w:t>
      </w:r>
      <w:r w:rsidR="007153D0">
        <w:fldChar w:fldCharType="end"/>
      </w:r>
      <w:r w:rsidR="007153D0">
        <w:t xml:space="preserve"> se puede observar un juego de calabozos y dragones llevándose a cabo.</w:t>
      </w:r>
    </w:p>
    <w:p w:rsidR="00AC3BDF" w:rsidRDefault="00AC3BDF" w:rsidP="00AC3BDF">
      <w:pPr>
        <w:pStyle w:val="Cita"/>
        <w:keepNext/>
        <w:ind w:firstLine="0"/>
        <w:jc w:val="center"/>
      </w:pPr>
      <w:r>
        <w:rPr>
          <w:noProof/>
        </w:rPr>
        <w:lastRenderedPageBreak/>
        <w:drawing>
          <wp:inline distT="0" distB="0" distL="0" distR="0">
            <wp:extent cx="5943600" cy="4460673"/>
            <wp:effectExtent l="0" t="0" r="0" b="0"/>
            <wp:docPr id="3" name="Picture 3" descr="File:Dungeons and Dragons g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Dungeons and Dragons game.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60673"/>
                    </a:xfrm>
                    <a:prstGeom prst="rect">
                      <a:avLst/>
                    </a:prstGeom>
                    <a:noFill/>
                    <a:ln>
                      <a:noFill/>
                    </a:ln>
                  </pic:spPr>
                </pic:pic>
              </a:graphicData>
            </a:graphic>
          </wp:inline>
        </w:drawing>
      </w:r>
    </w:p>
    <w:p w:rsidR="00AC3BDF" w:rsidRDefault="00AC3BDF" w:rsidP="00AC3BDF">
      <w:pPr>
        <w:pStyle w:val="Caption"/>
      </w:pPr>
      <w:bookmarkStart w:id="1" w:name="_Ref485424665"/>
      <w:r>
        <w:t xml:space="preserve">Ilustración </w:t>
      </w:r>
      <w:r>
        <w:fldChar w:fldCharType="begin"/>
      </w:r>
      <w:r>
        <w:instrText xml:space="preserve"> SEQ Ilustración \* ARABIC </w:instrText>
      </w:r>
      <w:r>
        <w:fldChar w:fldCharType="separate"/>
      </w:r>
      <w:r w:rsidR="00FD5231">
        <w:rPr>
          <w:noProof/>
        </w:rPr>
        <w:t>3</w:t>
      </w:r>
      <w:r>
        <w:fldChar w:fldCharType="end"/>
      </w:r>
      <w:r>
        <w:t>. Mapa de un juego de Calabozos y Dragones</w:t>
      </w:r>
      <w:bookmarkEnd w:id="1"/>
    </w:p>
    <w:p w:rsidR="00AC3BDF" w:rsidRDefault="00AC3BDF" w:rsidP="00AC3BDF">
      <w:pPr>
        <w:pStyle w:val="IllustrationQuote"/>
      </w:pPr>
      <w:r w:rsidRPr="00AC3BDF">
        <w:t xml:space="preserve">Fuente: </w:t>
      </w:r>
      <w:r w:rsidRPr="00AC3BDF">
        <w:fldChar w:fldCharType="begin"/>
      </w:r>
      <w:r w:rsidRPr="00AC3BDF">
        <w:instrText xml:space="preserve"> ADDIN ZOTERO_ITEM CSL_CITATION {"citationID":"aq31h3h6vl","properties":{"formattedCitation":"(Moroboshi, 2005)","plainCitation":"(Moroboshi, 2005)"},"citationItems":[{"id":62,"uris":["http://zotero.org/users/local/kYSSITt9/items/62398QE3"],"uri":["http://zotero.org/users/local/kYSSITt9/items/62398QE3"],"itemData":{"id":62,"type":"graphic","title":"The picture show the map of a Dungeons and Dragons game, I (\"Rocco Pier Luigi\", user:Moroboshi took this pictures the 13 July 2005","source":"Wikimedia Commons","archive":"No machine-readable source provided. Own work assumed (based on copyright claims).","URL":"https://commons.wikimedia.org/wiki/File:Dungeons_and_Dragons_game.jpg","shortTitle":"The picture show the map of a Dungeons and Dragons game, I (\"Rocco Pier Luigi\", user","author":[{"family":"Moroboshi","given":""}],"issued":{"date-parts":[["2005",7,10]]}}}],"schema":"https://github.com/citation-style-language/schema/raw/master/csl-citation.json"} </w:instrText>
      </w:r>
      <w:r w:rsidRPr="00AC3BDF">
        <w:fldChar w:fldCharType="separate"/>
      </w:r>
      <w:r w:rsidRPr="00AC3BDF">
        <w:t>(Moroboshi, 2005)</w:t>
      </w:r>
      <w:r w:rsidRPr="00AC3BDF">
        <w:fldChar w:fldCharType="end"/>
      </w:r>
    </w:p>
    <w:p w:rsidR="003B68FC" w:rsidRDefault="00744A45" w:rsidP="00D926C1">
      <w:pPr>
        <w:pStyle w:val="Cita"/>
      </w:pPr>
      <w:r>
        <w:t xml:space="preserve">Si bien es raro encontrar dos </w:t>
      </w:r>
      <w:r w:rsidR="00B73B95">
        <w:t xml:space="preserve">RPG </w:t>
      </w:r>
      <w:r>
        <w:t xml:space="preserve">que utilicen la misma fórmula, usando </w:t>
      </w:r>
      <w:r w:rsidR="00C23A1B">
        <w:t xml:space="preserve">el concepto de familiaridad, se puede definir ciertas características </w:t>
      </w:r>
      <w:r>
        <w:t>que los juegos de rol poseen. La mayor parte de los RPG contiene algún tipo de combate, haciendo énfasis en la táctica a utilizar, y formas de dar soporte al combate. Tienen también lugares en donde se pueden adquirir servicios ya sea para mejorar los personajes o sus posesiones. Otras características comunes pueden ser acertijos y laberintos. Al final el único factor común que podes realmente encontrar a través de los RPGs es un sistema de estadísticas que gobierna lo que pueden hacer los personajes. […] Los RPGs necesitan el azar y un sistema de promoción formal que mejore las estadísticas de los personajes</w:t>
      </w:r>
      <w:r w:rsidR="00794B47">
        <w:t xml:space="preserve"> </w:t>
      </w:r>
      <w:r w:rsidR="00C463AC">
        <w:lastRenderedPageBreak/>
        <w:fldChar w:fldCharType="begin"/>
      </w:r>
      <w:r w:rsidR="00C463AC">
        <w:instrText xml:space="preserve"> ADDIN ZOTERO_ITEM CSL_CITATION {"citationID":"a1jelpdlkp8","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rsidR="00C463AC">
        <w:fldChar w:fldCharType="separate"/>
      </w:r>
      <w:r w:rsidR="00C463AC" w:rsidRPr="00C463AC">
        <w:rPr>
          <w:rFonts w:cs="Segoe UI"/>
        </w:rPr>
        <w:t>(Barton, 2008)</w:t>
      </w:r>
      <w:r w:rsidR="00C463AC">
        <w:fldChar w:fldCharType="end"/>
      </w:r>
      <w:r w:rsidR="00C463AC">
        <w:t>.</w:t>
      </w:r>
      <w:r w:rsidR="00B73B95">
        <w:t xml:space="preserve"> En la </w:t>
      </w:r>
      <w:r w:rsidR="00B73B95">
        <w:fldChar w:fldCharType="begin"/>
      </w:r>
      <w:r w:rsidR="00B73B95">
        <w:instrText xml:space="preserve"> REF _Ref485422644 \h </w:instrText>
      </w:r>
      <w:r w:rsidR="00B73B95">
        <w:fldChar w:fldCharType="separate"/>
      </w:r>
      <w:r w:rsidR="00B73B95">
        <w:t xml:space="preserve">Ilustración </w:t>
      </w:r>
      <w:r w:rsidR="00B73B95">
        <w:rPr>
          <w:noProof/>
        </w:rPr>
        <w:t>4</w:t>
      </w:r>
      <w:r w:rsidR="00B73B95">
        <w:t xml:space="preserve">. </w:t>
      </w:r>
      <w:r w:rsidR="00B73B95">
        <w:fldChar w:fldCharType="end"/>
      </w:r>
      <w:r w:rsidR="00B73B95">
        <w:t>se puede observar el manual del juego Final Fantasy, donde se describen varios aspectos del juego, incluyendo las estadísticas de los personajes, y vistas previas de los armamentos, artículos y la pantalla de batalla.</w:t>
      </w:r>
    </w:p>
    <w:p w:rsidR="005F027D" w:rsidRDefault="005F027D" w:rsidP="005F027D">
      <w:pPr>
        <w:keepNext/>
      </w:pPr>
      <w:r>
        <w:rPr>
          <w:noProof/>
        </w:rPr>
        <w:drawing>
          <wp:inline distT="0" distB="0" distL="0" distR="0" wp14:anchorId="1AFF53D0" wp14:editId="0F7AFCEB">
            <wp:extent cx="5943600" cy="4126727"/>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5183"/>
                    <a:stretch/>
                  </pic:blipFill>
                  <pic:spPr bwMode="auto">
                    <a:xfrm>
                      <a:off x="0" y="0"/>
                      <a:ext cx="5943600" cy="4126727"/>
                    </a:xfrm>
                    <a:prstGeom prst="rect">
                      <a:avLst/>
                    </a:prstGeom>
                    <a:ln>
                      <a:noFill/>
                    </a:ln>
                    <a:extLst>
                      <a:ext uri="{53640926-AAD7-44D8-BBD7-CCE9431645EC}">
                        <a14:shadowObscured xmlns:a14="http://schemas.microsoft.com/office/drawing/2010/main"/>
                      </a:ext>
                    </a:extLst>
                  </pic:spPr>
                </pic:pic>
              </a:graphicData>
            </a:graphic>
          </wp:inline>
        </w:drawing>
      </w:r>
    </w:p>
    <w:p w:rsidR="00AC3BDF" w:rsidRDefault="005F027D" w:rsidP="005F027D">
      <w:pPr>
        <w:pStyle w:val="Caption"/>
        <w:jc w:val="both"/>
      </w:pPr>
      <w:bookmarkStart w:id="2" w:name="_Ref485422644"/>
      <w:r>
        <w:t xml:space="preserve">Ilustración </w:t>
      </w:r>
      <w:r>
        <w:fldChar w:fldCharType="begin"/>
      </w:r>
      <w:r>
        <w:instrText xml:space="preserve"> SEQ Ilustración \* ARABIC </w:instrText>
      </w:r>
      <w:r>
        <w:fldChar w:fldCharType="separate"/>
      </w:r>
      <w:r w:rsidR="00FD5231">
        <w:rPr>
          <w:noProof/>
        </w:rPr>
        <w:t>4</w:t>
      </w:r>
      <w:r>
        <w:fldChar w:fldCharType="end"/>
      </w:r>
      <w:r>
        <w:t>. Página del manual del videojuego Final Fantasy para Nintendo Entertainment System</w:t>
      </w:r>
      <w:bookmarkEnd w:id="2"/>
    </w:p>
    <w:p w:rsidR="005F027D" w:rsidRPr="005F027D" w:rsidRDefault="005F027D" w:rsidP="005F027D">
      <w:pPr>
        <w:pStyle w:val="IllustrationQuote"/>
      </w:pPr>
      <w:r>
        <w:t xml:space="preserve">Fuente: </w:t>
      </w:r>
      <w:r>
        <w:fldChar w:fldCharType="begin"/>
      </w:r>
      <w:r>
        <w:instrText xml:space="preserve"> ADDIN ZOTERO_ITEM CSL_CITATION {"citationID":"a2jbgpsgtff","properties":{"formattedCitation":"(Nintendo, 1990)","plainCitation":"(Nintendo, 1990)"},"citationItems":[{"id":71,"uris":["http://zotero.org/users/local/kYSSITt9/items/UXMFTNWN"],"uri":["http://zotero.org/users/local/kYSSITt9/items/UXMFTNWN"],"itemData":{"id":71,"type":"book","title":"Final Fantasy Explorer's Handbook","publisher":"Nintendo Of America Inc.","number-of-pages":"82","author":[{"family":"Nintendo","given":""}],"issued":{"date-parts":[["1990"]]}}}],"schema":"https://github.com/citation-style-language/schema/raw/master/csl-citation.json"} </w:instrText>
      </w:r>
      <w:r>
        <w:fldChar w:fldCharType="separate"/>
      </w:r>
      <w:r w:rsidRPr="005F027D">
        <w:rPr>
          <w:rFonts w:cs="Segoe UI"/>
        </w:rPr>
        <w:t>(Nintendo, 1990)</w:t>
      </w:r>
      <w:r>
        <w:fldChar w:fldCharType="end"/>
      </w:r>
    </w:p>
    <w:p w:rsidR="00AC3BDF" w:rsidRDefault="00AC3BDF" w:rsidP="00D926C1">
      <w:pPr>
        <w:pStyle w:val="Cita"/>
      </w:pPr>
    </w:p>
    <w:p w:rsidR="00C463AC" w:rsidRDefault="00C463AC" w:rsidP="00872E84">
      <w:pPr>
        <w:pStyle w:val="Heading3"/>
      </w:pPr>
      <w:r>
        <w:t>Juego de Estrategia</w:t>
      </w:r>
    </w:p>
    <w:p w:rsidR="00C463AC" w:rsidRDefault="00C463AC" w:rsidP="00D34D67">
      <w:pPr>
        <w:pStyle w:val="Cita"/>
      </w:pPr>
      <w:r>
        <w:t xml:space="preserve">Un juego de estrategia es aquel en el que el rol del jugador es el de un general o un ser similar a un dios que controla la acción de ciertas unidades desde </w:t>
      </w:r>
      <w:r w:rsidR="00E32D76">
        <w:t>la</w:t>
      </w:r>
      <w:r>
        <w:t xml:space="preserve"> distancia. El jugador se encuentra sobre la acción, la estrategia surge en contexto de guerra, y las tácticas desde un </w:t>
      </w:r>
      <w:r>
        <w:lastRenderedPageBreak/>
        <w:t xml:space="preserve">contexto de batalla </w:t>
      </w:r>
      <w:r>
        <w:fldChar w:fldCharType="begin"/>
      </w:r>
      <w:r>
        <w:instrText xml:space="preserve"> ADDIN ZOTERO_ITEM CSL_CITATION {"citationID":"a257vcpq5kh","properties":{"formattedCitation":"(Barton, 2008)","plainCitation":"(Barton, 2008)"},"citationItems":[{"id":27,"uris":["http://zotero.org/users/local/kYSSITt9/items/6JZ2MDDH"],"uri":["http://zotero.org/users/local/kYSSITt9/items/6JZ2MDDH"],"itemData":{"id":27,"type":"book","title":"Dungeons and Desktops: The History of Computer Role-Playing Games","publisher":"A K Peters, Ltd.","edition":"1a. ed.","ISBN":"13: 978-1-56881-411-7","language":"English","author":[{"family":"Barton","given":"Matt"}],"issued":{"date-parts":[["2008"]]}}}],"schema":"https://github.com/citation-style-language/schema/raw/master/csl-citation.json"} </w:instrText>
      </w:r>
      <w:r>
        <w:fldChar w:fldCharType="separate"/>
      </w:r>
      <w:r w:rsidRPr="00C463AC">
        <w:rPr>
          <w:rFonts w:cs="Segoe UI"/>
        </w:rPr>
        <w:t>(Barton, 2008)</w:t>
      </w:r>
      <w:r>
        <w:fldChar w:fldCharType="end"/>
      </w:r>
      <w:r>
        <w:t xml:space="preserve">. </w:t>
      </w:r>
      <w:r w:rsidR="00D34D67">
        <w:t xml:space="preserve"> Un ejemplo por excelencia de este género es el Ajedrez. El ajedrez es un juego de dos jugadores donde cada jugador controla dos ejércitos de 16 piezas. Se juega en un tablero de 64 casillas. Los jugadores toman turnos haciendo movimientos, el juego termina cuando un jugador inmoviliza la pieza del rey del oponente</w:t>
      </w:r>
      <w:r w:rsidR="00AB6543">
        <w:t xml:space="preserve"> </w:t>
      </w:r>
      <w:r w:rsidR="00AB6543">
        <w:fldChar w:fldCharType="begin"/>
      </w:r>
      <w:r w:rsidR="00AB6543">
        <w:instrText xml:space="preserve"> ADDIN ZOTERO_ITEM CSL_CITATION {"citationID":"aq39o4f4o2","properties":{"formattedCitation":"(Emms, 2003)","plainCitation":"(Emms, 2003)"},"citationItems":[{"id":72,"uris":["http://zotero.org/users/local/kYSSITt9/items/7FAZ234H"],"uri":["http://zotero.org/users/local/kYSSITt9/items/7FAZ234H"],"itemData":{"id":72,"type":"book","title":"Concise Chess, the compact guide for beginners.","publisher":"Gloucester Publishers plc","number-of-pages":"500","edition":"1a. ed.","author":[{"family":"Emms","given":"John"}],"issued":{"date-parts":[["2003"]]}}}],"schema":"https://github.com/citation-style-language/schema/raw/master/csl-citation.json"} </w:instrText>
      </w:r>
      <w:r w:rsidR="00AB6543">
        <w:fldChar w:fldCharType="separate"/>
      </w:r>
      <w:r w:rsidR="00AB6543" w:rsidRPr="00AB6543">
        <w:rPr>
          <w:rFonts w:cs="Segoe UI"/>
        </w:rPr>
        <w:t>(Emms, 2003)</w:t>
      </w:r>
      <w:r w:rsidR="00AB6543">
        <w:fldChar w:fldCharType="end"/>
      </w:r>
      <w:r w:rsidR="00D34D67">
        <w:t xml:space="preserve">. </w:t>
      </w:r>
      <w:r w:rsidR="00B73B95">
        <w:t xml:space="preserve">En la </w:t>
      </w:r>
      <w:r w:rsidR="00B73B95">
        <w:fldChar w:fldCharType="begin"/>
      </w:r>
      <w:r w:rsidR="00B73B95">
        <w:instrText xml:space="preserve"> REF _Ref485422582 \h </w:instrText>
      </w:r>
      <w:r w:rsidR="00B73B95">
        <w:fldChar w:fldCharType="separate"/>
      </w:r>
      <w:r w:rsidR="00B73B95">
        <w:t xml:space="preserve">Ilustración </w:t>
      </w:r>
      <w:r w:rsidR="00B73B95">
        <w:rPr>
          <w:noProof/>
        </w:rPr>
        <w:t>5</w:t>
      </w:r>
      <w:r w:rsidR="00B73B95">
        <w:t xml:space="preserve">. </w:t>
      </w:r>
      <w:r w:rsidR="00B73B95">
        <w:fldChar w:fldCharType="end"/>
      </w:r>
      <w:r w:rsidR="006D1989">
        <w:t>se puede</w:t>
      </w:r>
      <w:r w:rsidR="00B73B95">
        <w:t xml:space="preserve"> apreciar las diferentes piezas de ajedrez existentes.</w:t>
      </w:r>
    </w:p>
    <w:p w:rsidR="00AB6543" w:rsidRDefault="00AB6543" w:rsidP="00AB6543">
      <w:pPr>
        <w:pStyle w:val="Cita"/>
        <w:keepNext/>
      </w:pPr>
      <w:r>
        <w:rPr>
          <w:noProof/>
        </w:rPr>
        <w:drawing>
          <wp:inline distT="0" distB="0" distL="0" distR="0">
            <wp:extent cx="4113799" cy="3816626"/>
            <wp:effectExtent l="0" t="0" r="1270" b="0"/>
            <wp:docPr id="6" name="Picture 6" descr="File:Chess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ChessSe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1340" cy="3823623"/>
                    </a:xfrm>
                    <a:prstGeom prst="rect">
                      <a:avLst/>
                    </a:prstGeom>
                    <a:noFill/>
                    <a:ln>
                      <a:noFill/>
                    </a:ln>
                  </pic:spPr>
                </pic:pic>
              </a:graphicData>
            </a:graphic>
          </wp:inline>
        </w:drawing>
      </w:r>
    </w:p>
    <w:p w:rsidR="00D34D67" w:rsidRDefault="00AB6543" w:rsidP="00AB6543">
      <w:pPr>
        <w:pStyle w:val="Caption"/>
        <w:jc w:val="both"/>
      </w:pPr>
      <w:bookmarkStart w:id="3" w:name="_Ref485422582"/>
      <w:r>
        <w:t xml:space="preserve">Ilustración </w:t>
      </w:r>
      <w:r>
        <w:fldChar w:fldCharType="begin"/>
      </w:r>
      <w:r>
        <w:instrText xml:space="preserve"> SEQ Ilustración \* ARABIC </w:instrText>
      </w:r>
      <w:r>
        <w:fldChar w:fldCharType="separate"/>
      </w:r>
      <w:r w:rsidR="00FD5231">
        <w:rPr>
          <w:noProof/>
        </w:rPr>
        <w:t>5</w:t>
      </w:r>
      <w:r>
        <w:fldChar w:fldCharType="end"/>
      </w:r>
      <w:r>
        <w:t xml:space="preserve">. </w:t>
      </w:r>
      <w:r w:rsidRPr="00AB6543">
        <w:t>Piezas de Ajedrez, de izquierda a derecha: Rey, Torre, Reina, Peon, Caballero y Alfil</w:t>
      </w:r>
      <w:bookmarkEnd w:id="3"/>
    </w:p>
    <w:p w:rsidR="00AB6543" w:rsidRPr="00AB6543" w:rsidRDefault="00AB6543" w:rsidP="00AB6543">
      <w:pPr>
        <w:pStyle w:val="IllustrationQuote"/>
      </w:pPr>
      <w:r>
        <w:t xml:space="preserve">Fuente: </w:t>
      </w:r>
      <w:r>
        <w:fldChar w:fldCharType="begin"/>
      </w:r>
      <w:r>
        <w:instrText xml:space="preserve"> ADDIN ZOTERO_ITEM CSL_CITATION {"citationID":"a14ehngbfn7","properties":{"formattedCitation":"(Light, s/f)","plainCitation":"(Light, s/f)"},"citationItems":[{"id":73,"uris":["http://zotero.org/users/local/kYSSITt9/items/47QEVBJ9"],"uri":["http://zotero.org/users/local/kYSSITt9/items/47QEVBJ9"],"itemData":{"id":73,"type":"graphic","title":"English: Chess pieces – left to right: king, rook, queen, pawn, knight and bishop.","source":"Wikimedia Commons","archive":"Own work by the original uploader","URL":"https://commons.wikimedia.org/wiki/File:ChessSet.jpg","shortTitle":"English","author":[{"family":"Light","given":"Alan"}]}}],"schema":"https://github.com/citation-style-language/schema/raw/master/csl-citation.json"} </w:instrText>
      </w:r>
      <w:r>
        <w:fldChar w:fldCharType="separate"/>
      </w:r>
      <w:r w:rsidRPr="00AB6543">
        <w:rPr>
          <w:rFonts w:cs="Segoe UI"/>
        </w:rPr>
        <w:t>(Light, s/f)</w:t>
      </w:r>
      <w:r>
        <w:fldChar w:fldCharType="end"/>
      </w:r>
    </w:p>
    <w:p w:rsidR="00D34D67" w:rsidRDefault="00D34D67" w:rsidP="00D34D67">
      <w:pPr>
        <w:pStyle w:val="Cita"/>
      </w:pPr>
    </w:p>
    <w:p w:rsidR="005F027D" w:rsidRDefault="005F027D" w:rsidP="00C463AC">
      <w:pPr>
        <w:pStyle w:val="Cita"/>
      </w:pPr>
    </w:p>
    <w:p w:rsidR="00794B47" w:rsidRDefault="00FC62AF" w:rsidP="00D926C1">
      <w:pPr>
        <w:pStyle w:val="Cita"/>
      </w:pPr>
      <w:r>
        <w:lastRenderedPageBreak/>
        <w:t xml:space="preserve">Los </w:t>
      </w:r>
      <w:r w:rsidR="00DB583F">
        <w:t xml:space="preserve">video </w:t>
      </w:r>
      <w:r>
        <w:t xml:space="preserve">juegos de estrategia nacen de sus primos cercanos los juegos de mesa. Comparados con otros géneros de juegos, sus reglas suelen ser simples y se prestan para el análisis de la efectividad de las mismas. Como regla general un juego de estrategia puro tiende a ser por turnos. El jugador tiende a considerar sus movimientos posibles tratando de aprovechar al máximo sus recursos. Uno de los mayores beneficios de computarizar los juegos de estrategia es la capacidad de un ordenador de poder manejar imparcialmente conjuntos de reglas complejas que aburrirían a un ser humano </w:t>
      </w:r>
      <w:r w:rsidR="00E32D76">
        <w:t>tratando de seguirlas</w:t>
      </w:r>
      <w:r w:rsidR="003E6C04">
        <w:t xml:space="preserve"> </w:t>
      </w:r>
      <w:r w:rsidR="003E6C04">
        <w:fldChar w:fldCharType="begin"/>
      </w:r>
      <w:r w:rsidR="003E6C04">
        <w:instrText xml:space="preserve"> ADDIN ZOTERO_ITEM CSL_CITATION {"citationID":"a1v3oln2n0r","properties":{"formattedCitation":"(Rollings &amp; Adams, 2003)","plainCitation":"(Rollings &amp; Adams, 2003)"},"citationItems":[{"id":28,"uris":["http://zotero.org/users/local/kYSSITt9/items/TBIQJ2MM"],"uri":["http://zotero.org/users/local/kYSSITt9/items/TBIQJ2MM"],"itemData":{"id":28,"type":"book","title":"Andrew Rollings and Ernest Adams on Game Design","publisher":"New Riders Publishing","number-of-pages":"648","ISBN":"1-59273-001-9","author":[{"family":"Rollings","given":"Andrew"},{"family":"Adams","given":"Ernest"}],"issued":{"date-parts":[["2003"]]}}}],"schema":"https://github.com/citation-style-language/schema/raw/master/csl-citation.json"} </w:instrText>
      </w:r>
      <w:r w:rsidR="003E6C04">
        <w:fldChar w:fldCharType="separate"/>
      </w:r>
      <w:r w:rsidR="003E6C04" w:rsidRPr="003E6C04">
        <w:rPr>
          <w:rFonts w:cs="Segoe UI"/>
        </w:rPr>
        <w:t>(Rollings &amp; Adams, 2003)</w:t>
      </w:r>
      <w:r w:rsidR="003E6C04">
        <w:fldChar w:fldCharType="end"/>
      </w:r>
      <w:r w:rsidR="003E6C04">
        <w:t>.</w:t>
      </w:r>
      <w:r w:rsidR="00C411B5">
        <w:t xml:space="preserve"> Un ejemplo de video juego de estrategia es Wargroove</w:t>
      </w:r>
      <w:r w:rsidR="007153D0">
        <w:t xml:space="preserve"> que se puede apreciar en la </w:t>
      </w:r>
      <w:r w:rsidR="007153D0">
        <w:fldChar w:fldCharType="begin"/>
      </w:r>
      <w:r w:rsidR="007153D0">
        <w:instrText xml:space="preserve"> REF _Ref485424907 \h </w:instrText>
      </w:r>
      <w:r w:rsidR="007153D0">
        <w:fldChar w:fldCharType="separate"/>
      </w:r>
      <w:r w:rsidR="007153D0" w:rsidRPr="00F82C7E">
        <w:t xml:space="preserve">Ilustración </w:t>
      </w:r>
      <w:r w:rsidR="007153D0">
        <w:rPr>
          <w:noProof/>
        </w:rPr>
        <w:t>6</w:t>
      </w:r>
      <w:r w:rsidR="007153D0" w:rsidRPr="00F82C7E">
        <w:t>.</w:t>
      </w:r>
      <w:r w:rsidR="007153D0">
        <w:fldChar w:fldCharType="end"/>
      </w:r>
      <w:r w:rsidR="00C411B5">
        <w:t xml:space="preserve">, </w:t>
      </w:r>
      <w:r w:rsidR="00F82C7E">
        <w:t xml:space="preserve">en el cual de uno a cuatro jugadores controlan un ejército y su capitán </w:t>
      </w:r>
      <w:r w:rsidR="00F82C7E">
        <w:fldChar w:fldCharType="begin"/>
      </w:r>
      <w:r w:rsidR="00F82C7E">
        <w:instrText xml:space="preserve"> ADDIN ZOTERO_ITEM CSL_CITATION {"citationID":"a51biuopf6","properties":{"formattedCitation":"{\\rtf (\\uc0\\u8220{}Wargroove - FAQ\\uc0\\u8221{}, s/f)}","plainCitation":"(“Wargroove - FAQ”, s/f)"},"citationItems":[{"id":76,"uris":["http://zotero.org/users/local/kYSSITt9/items/5DEQXMDW"],"uri":["http://zotero.org/users/local/kYSSITt9/items/5DEQXMDW"],"itemData":{"id":76,"type":"post-weblog","title":"Wargroove - FAQ","abstract":"Wargroove is a turn-based strategy game for up to 4 players, in which each player takes control of an army and its commander unit to wage war on their enemies!","URL":"http://wargroove.com/faq/","accessed":{"date-parts":[["2017",6,16]]}}}],"schema":"https://github.com/citation-style-language/schema/raw/master/csl-citation.json"} </w:instrText>
      </w:r>
      <w:r w:rsidR="00F82C7E">
        <w:fldChar w:fldCharType="separate"/>
      </w:r>
      <w:r w:rsidR="00F82C7E" w:rsidRPr="00F82C7E">
        <w:rPr>
          <w:rFonts w:cs="Segoe UI"/>
          <w:szCs w:val="24"/>
        </w:rPr>
        <w:t>(“Wargroove - FAQ”, s/f)</w:t>
      </w:r>
      <w:r w:rsidR="00F82C7E">
        <w:fldChar w:fldCharType="end"/>
      </w:r>
      <w:r w:rsidR="00F82C7E">
        <w:t>.</w:t>
      </w:r>
    </w:p>
    <w:p w:rsidR="00F82C7E" w:rsidRDefault="00F82C7E" w:rsidP="00F82C7E">
      <w:pPr>
        <w:pStyle w:val="Cita"/>
        <w:keepNext/>
      </w:pPr>
      <w:r>
        <w:rPr>
          <w:noProof/>
        </w:rPr>
        <w:drawing>
          <wp:inline distT="0" distB="0" distL="0" distR="0">
            <wp:extent cx="5943600" cy="3343894"/>
            <wp:effectExtent l="0" t="0" r="0" b="9525"/>
            <wp:docPr id="7" name="Picture 7" descr="http://wargroove.com/wp-content/uploads/2017/02/1080p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argroove.com/wp-content/uploads/2017/02/1080p_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343894"/>
                    </a:xfrm>
                    <a:prstGeom prst="rect">
                      <a:avLst/>
                    </a:prstGeom>
                    <a:noFill/>
                    <a:ln>
                      <a:noFill/>
                    </a:ln>
                  </pic:spPr>
                </pic:pic>
              </a:graphicData>
            </a:graphic>
          </wp:inline>
        </w:drawing>
      </w:r>
    </w:p>
    <w:p w:rsidR="00F82C7E" w:rsidRPr="00F82C7E" w:rsidRDefault="00F82C7E" w:rsidP="00F82C7E">
      <w:pPr>
        <w:pStyle w:val="Caption"/>
        <w:jc w:val="both"/>
      </w:pPr>
      <w:bookmarkStart w:id="4" w:name="_Ref485424907"/>
      <w:r w:rsidRPr="00F82C7E">
        <w:t xml:space="preserve">Ilustración </w:t>
      </w:r>
      <w:r>
        <w:fldChar w:fldCharType="begin"/>
      </w:r>
      <w:r w:rsidRPr="00F82C7E">
        <w:instrText xml:space="preserve"> SEQ Ilustración \* ARABIC </w:instrText>
      </w:r>
      <w:r>
        <w:fldChar w:fldCharType="separate"/>
      </w:r>
      <w:r w:rsidR="00FD5231">
        <w:rPr>
          <w:noProof/>
        </w:rPr>
        <w:t>6</w:t>
      </w:r>
      <w:r>
        <w:fldChar w:fldCharType="end"/>
      </w:r>
      <w:r w:rsidRPr="00F82C7E">
        <w:t>. Un mapa de Wargroove.</w:t>
      </w:r>
      <w:bookmarkEnd w:id="4"/>
    </w:p>
    <w:p w:rsidR="00F82C7E" w:rsidRPr="00A05C38" w:rsidRDefault="00F82C7E" w:rsidP="00F82C7E">
      <w:pPr>
        <w:pStyle w:val="IllustrationQuote"/>
        <w:rPr>
          <w:lang w:val="en-US"/>
        </w:rPr>
      </w:pPr>
      <w:r w:rsidRPr="00A05C38">
        <w:rPr>
          <w:lang w:val="en-US"/>
        </w:rPr>
        <w:t xml:space="preserve">Fuente: </w:t>
      </w:r>
      <w:r w:rsidRPr="00F82C7E">
        <w:fldChar w:fldCharType="begin"/>
      </w:r>
      <w:r w:rsidRPr="00A05C38">
        <w:rPr>
          <w:lang w:val="en-US"/>
        </w:rPr>
        <w:instrText xml:space="preserve"> ADDIN ZOTERO_ITEM CSL_CITATION {"citationID":"anp9qqbl8u","properties":{"formattedCitation":"{\\rtf (\\uc0\\u8220{}Wargroove - Announcing Wargroove!\\uc0\\u8221{}, s/f)}","plainCitation":"(“Wargroove - Announcing Wargroove!”, s/f)"},"citationItems":[{"id":80,"uris":["http://zotero.org/users/local/kYSSITt9/items/D6DQQPQ4"],"uri":["http://zotero.org/users/local/kYSSITt9/items/D6DQQPQ4"],"itemData":{"id":80,"type":"post-weblog","title":"Wargroove - Announcing Wargroove!","abstract":"Wargroove is a turn-based strategy game for up to 4 players, in which each player takes control of an army and its commander unit to wage war on their enemies!","URL":"http://wargroove.com/announcing-wargroove/","accessed":{"date-parts":[["2017",6,16]]}}}],"schema":"https://github.com/citation-style-language/schema/raw/master/csl-citation.json"} </w:instrText>
      </w:r>
      <w:r w:rsidRPr="00F82C7E">
        <w:fldChar w:fldCharType="separate"/>
      </w:r>
      <w:r w:rsidRPr="00A05C38">
        <w:rPr>
          <w:lang w:val="en-US"/>
        </w:rPr>
        <w:t>(“Wargroove - Announcing Wargroove!”, s/f)</w:t>
      </w:r>
      <w:r w:rsidRPr="00F82C7E">
        <w:fldChar w:fldCharType="end"/>
      </w:r>
    </w:p>
    <w:p w:rsidR="00B1602A" w:rsidRPr="00F82C7E" w:rsidRDefault="00B1602A" w:rsidP="00D926C1">
      <w:pPr>
        <w:pStyle w:val="Cita"/>
        <w:rPr>
          <w:lang w:val="en-US"/>
        </w:rPr>
      </w:pPr>
    </w:p>
    <w:p w:rsidR="00821015" w:rsidRDefault="00821015" w:rsidP="00872E84">
      <w:pPr>
        <w:pStyle w:val="Heading3"/>
      </w:pPr>
      <w:r>
        <w:lastRenderedPageBreak/>
        <w:t>Juego de Rol Táctico (TRPG) / Juego de Rol de Estrategia (SRPG) / Juego de Rol de Simulación (SRPG)</w:t>
      </w:r>
    </w:p>
    <w:p w:rsidR="002831F8" w:rsidRDefault="00C413D0" w:rsidP="00821015">
      <w:r>
        <w:t xml:space="preserve">En un juego de rol de simulación, las batallas son el énfasis del juego. Los personajes se desarrollan de manera muy similar a cualquier juego de rol. Las batallas se desarrollan en mapas que contienen diferentes tipos de obstáculos, como elevación, edificios, agua o cualquier cosa que pueda existir en la localidad. Se puede elegir que personajes tomaran parte en la batalla y que llevaran con ellos. Es importante decidir a quién llevar a la batalla y su posicionamiento. Para ganar una batalla, es necesario cumplir con la condición de gane, normalmente esto significa inhabilitar a todos los personajes enemigos o a uno en </w:t>
      </w:r>
      <w:r w:rsidR="00E87B7A">
        <w:t>específico</w:t>
      </w:r>
      <w:r>
        <w:t xml:space="preserve">. </w:t>
      </w:r>
      <w:r w:rsidR="00E87B7A">
        <w:t xml:space="preserve">La exploración y la interacción de los personajes suele ser secundaria </w:t>
      </w:r>
      <w:r w:rsidR="00E87B7A">
        <w:fldChar w:fldCharType="begin"/>
      </w:r>
      <w:r w:rsidR="00E87B7A">
        <w:instrText xml:space="preserve"> ADDIN ZOTERO_ITEM CSL_CITATION {"citationID":"a2g7hnfl1bk","properties":{"formattedCitation":"(Hollinger &amp; Ratkos, 1998)","plainCitation":"(Hollinger &amp; Ratkos, 1998)"},"citationItems":[{"id":30,"uris":["http://zotero.org/users/local/kYSSITt9/items/HERI2UER"],"uri":["http://zotero.org/users/local/kYSSITt9/items/HERI2UER"],"itemData":{"id":30,"type":"book","title":"Final Fantasy Tactics: Prima's official strategy guide","publisher":"Prima Publishing","publisher-place":"Rocklin, California","number-of-pages":"25","event-place":"Rocklin, California","ISBN":"0-7615-3733-3","author":[{"family":"Hollinger","given":"Elizabeth"},{"family":"Ratkos","given":"James"}],"issued":{"date-parts":[["1998"]]}}}],"schema":"https://github.com/citation-style-language/schema/raw/master/csl-citation.json"} </w:instrText>
      </w:r>
      <w:r w:rsidR="00E87B7A">
        <w:fldChar w:fldCharType="separate"/>
      </w:r>
      <w:r w:rsidR="00E87B7A" w:rsidRPr="00E87B7A">
        <w:rPr>
          <w:rFonts w:cs="Segoe UI"/>
        </w:rPr>
        <w:t>(Hollinger &amp; Ratkos, 1998)</w:t>
      </w:r>
      <w:r w:rsidR="00E87B7A">
        <w:fldChar w:fldCharType="end"/>
      </w:r>
      <w:r w:rsidR="00E87B7A">
        <w:t xml:space="preserve">. </w:t>
      </w:r>
      <w:r w:rsidR="00F82C7E">
        <w:t xml:space="preserve"> </w:t>
      </w:r>
    </w:p>
    <w:p w:rsidR="00821015" w:rsidRPr="00511FC6" w:rsidRDefault="004E0373" w:rsidP="002831F8">
      <w:pPr>
        <w:pStyle w:val="Cita"/>
      </w:pPr>
      <w:r>
        <w:t xml:space="preserve">Un ejemplo moderno de juego de rol </w:t>
      </w:r>
      <w:r w:rsidR="002831F8">
        <w:t>de estrategia es Disgaea</w:t>
      </w:r>
      <w:r w:rsidR="00422000">
        <w:t xml:space="preserve"> </w:t>
      </w:r>
      <w:r w:rsidR="00511FC6">
        <w:t xml:space="preserve">2: Dark Hero Days </w:t>
      </w:r>
      <w:r w:rsidR="00422000">
        <w:t>descrito en la ilustración 7</w:t>
      </w:r>
      <w:r w:rsidR="002831F8">
        <w:t>, el combate es el centro de enfoque de este juego. En el turno correspondiente, el jugador y el oponente toman turnos para mover unidades y ejecutar acciones con todas las unidades que posea, hasta un máximo de 10 por batalla. Ambos bandos luchan hasta que todos los personajes del bando contrario sean vencidos.</w:t>
      </w:r>
      <w:r w:rsidR="00422000">
        <w:t xml:space="preserve"> </w:t>
      </w:r>
      <w:r w:rsidR="00511FC6" w:rsidRPr="00511FC6">
        <w:t xml:space="preserve">El mapa </w:t>
      </w:r>
      <w:r w:rsidR="00511FC6">
        <w:t>de Disgaea 2: Dark Hero Days</w:t>
      </w:r>
      <w:r w:rsidR="002831F8" w:rsidRPr="00511FC6">
        <w:t xml:space="preserve"> </w:t>
      </w:r>
      <w:r w:rsidR="00511FC6">
        <w:t xml:space="preserve">consiste de una cuadricula con diferentes obstáculos y elevaciones. Los movimientos de los personajes pueden ser bloqueados por otros personajes a menos que el personaje pueda volar o haciendo que un personaje arroje a otro. Los personajes pueden actuar con diferentes tipos de armamentos cada uno con rango y propiedades propias, además de varios tipos de magia y otras habilidades  </w:t>
      </w:r>
      <w:r w:rsidR="00422000">
        <w:fldChar w:fldCharType="begin"/>
      </w:r>
      <w:r w:rsidR="00422000" w:rsidRPr="00511FC6">
        <w:instrText xml:space="preserve"> ADDIN ZOTERO_ITEM CSL_CITATION {"citationID":"a29s1o92psr","properties":{"formattedCitation":"(Ross, Harbick, De Angelus, Meyers, &amp; Warriner, s/f)","plainCitation":"(Ross, Harbick, De Angelus, Meyers, &amp; Warriner, s/f)"},"citationItems":[{"id":83,"uris":["http://zotero.org/users/local/kYSSITt9/items/XRQXX2HE"],"uri":["http://zotero.org/users/local/kYSSITt9/items/XRQXX2HE"],"itemData":{"id":83,"type":"book","title":"Disgaea 2: Dark Hero Days. Official Strategy Guide","publisher":"Double Jump","number-of-pages":"752","language":"English","author":[{"family":"Ross","given":"Iaian"},{"family":"Harbick","given":"Kale"},{"family":"De Angelus","given":"Christopher"},{"family":"Meyers","given":"Nickolas"},{"family":"Warriner","given":"Christopher"}]}}],"schema":"https://github.com/citation-style-language/schema/raw/master/csl-citation.json"} </w:instrText>
      </w:r>
      <w:r w:rsidR="00422000">
        <w:fldChar w:fldCharType="separate"/>
      </w:r>
      <w:r w:rsidR="00422000" w:rsidRPr="00511FC6">
        <w:rPr>
          <w:rFonts w:cs="Segoe UI"/>
        </w:rPr>
        <w:t>(Ross, Harbick, De Angelus, Meyers, &amp; Warriner, s/f)</w:t>
      </w:r>
      <w:r w:rsidR="00422000">
        <w:fldChar w:fldCharType="end"/>
      </w:r>
      <w:r w:rsidR="00422000" w:rsidRPr="00511FC6">
        <w:t>.</w:t>
      </w:r>
    </w:p>
    <w:p w:rsidR="00422000" w:rsidRPr="00511FC6" w:rsidRDefault="00422000" w:rsidP="002831F8">
      <w:pPr>
        <w:pStyle w:val="Cita"/>
      </w:pPr>
    </w:p>
    <w:p w:rsidR="002831F8" w:rsidRDefault="00C126D3" w:rsidP="00422000">
      <w:pPr>
        <w:keepNext/>
        <w:jc w:val="center"/>
      </w:pPr>
      <w:r>
        <w:rPr>
          <w:noProof/>
        </w:rPr>
        <w:lastRenderedPageBreak/>
        <w:drawing>
          <wp:inline distT="0" distB="0" distL="0" distR="0">
            <wp:extent cx="5064981" cy="2875516"/>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7534" cy="2905351"/>
                    </a:xfrm>
                    <a:prstGeom prst="rect">
                      <a:avLst/>
                    </a:prstGeom>
                    <a:noFill/>
                    <a:ln>
                      <a:noFill/>
                    </a:ln>
                  </pic:spPr>
                </pic:pic>
              </a:graphicData>
            </a:graphic>
          </wp:inline>
        </w:drawing>
      </w:r>
    </w:p>
    <w:p w:rsidR="00F82C7E" w:rsidRPr="00422000" w:rsidRDefault="002831F8" w:rsidP="00422000">
      <w:pPr>
        <w:pStyle w:val="Caption"/>
      </w:pPr>
      <w:r w:rsidRPr="00A05C38">
        <w:t xml:space="preserve">Ilustración </w:t>
      </w:r>
      <w:r>
        <w:fldChar w:fldCharType="begin"/>
      </w:r>
      <w:r w:rsidRPr="00A05C38">
        <w:instrText xml:space="preserve"> SEQ Ilustración \* ARABIC </w:instrText>
      </w:r>
      <w:r>
        <w:fldChar w:fldCharType="separate"/>
      </w:r>
      <w:r w:rsidR="00FD5231">
        <w:rPr>
          <w:noProof/>
        </w:rPr>
        <w:t>7</w:t>
      </w:r>
      <w:r>
        <w:fldChar w:fldCharType="end"/>
      </w:r>
      <w:r w:rsidRPr="00A05C38">
        <w:t xml:space="preserve">. </w:t>
      </w:r>
      <w:r w:rsidRPr="00422000">
        <w:t xml:space="preserve">Disgaea 2: </w:t>
      </w:r>
      <w:r w:rsidR="00422000" w:rsidRPr="00422000">
        <w:t>Dark Hero Days, se pueden apreciar los elementos de un juego de rol y de</w:t>
      </w:r>
      <w:r w:rsidR="006D1989">
        <w:t xml:space="preserve"> un</w:t>
      </w:r>
      <w:r w:rsidR="00422000" w:rsidRPr="00422000">
        <w:t xml:space="preserve"> juego de estrategia.</w:t>
      </w:r>
    </w:p>
    <w:p w:rsidR="002831F8" w:rsidRPr="00422000" w:rsidRDefault="00422000" w:rsidP="00422000">
      <w:pPr>
        <w:pStyle w:val="IllustrationQuote"/>
        <w:rPr>
          <w:lang w:val="en-US"/>
        </w:rPr>
      </w:pPr>
      <w:r w:rsidRPr="00422000">
        <w:rPr>
          <w:lang w:val="en-US"/>
        </w:rPr>
        <w:t>Fuente:</w:t>
      </w:r>
      <w:r>
        <w:rPr>
          <w:lang w:val="en-US"/>
        </w:rPr>
        <w:t xml:space="preserve"> </w:t>
      </w:r>
      <w:r>
        <w:rPr>
          <w:lang w:val="en-US"/>
        </w:rPr>
        <w:fldChar w:fldCharType="begin"/>
      </w:r>
      <w:r>
        <w:rPr>
          <w:lang w:val="en-US"/>
        </w:rPr>
        <w:instrText xml:space="preserve"> ADDIN ZOTERO_ITEM CSL_CITATION {"citationID":"a14tjsfr7o2","properties":{"formattedCitation":"(Nipon Ichi Software, 2006)","plainCitation":"(Nipon Ichi Software, 2006)"},"citationItems":[{"id":82,"uris":["http://zotero.org/users/local/kYSSITt9/items/SU733WBA"],"uri":["http://zotero.org/users/local/kYSSITt9/items/SU733WBA"],"itemData":{"id":82,"type":"graphic","title":"Disgaea 2: Dark Hero Days","abstract":"Game Screenshot","author":[{"family":"Nipon Ichi Software","given":""}],"issued":{"date-parts":[["2006"]],"season":"2009"}}}],"schema":"https://github.com/citation-style-language/schema/raw/master/csl-citation.json"} </w:instrText>
      </w:r>
      <w:r>
        <w:rPr>
          <w:lang w:val="en-US"/>
        </w:rPr>
        <w:fldChar w:fldCharType="separate"/>
      </w:r>
      <w:r w:rsidRPr="00422000">
        <w:rPr>
          <w:rFonts w:cs="Segoe UI"/>
        </w:rPr>
        <w:t>(Nipon Ichi Software, 2006)</w:t>
      </w:r>
      <w:r>
        <w:rPr>
          <w:lang w:val="en-US"/>
        </w:rPr>
        <w:fldChar w:fldCharType="end"/>
      </w:r>
    </w:p>
    <w:p w:rsidR="00BB52E9" w:rsidRDefault="00ED2E08" w:rsidP="00872E84">
      <w:pPr>
        <w:pStyle w:val="Heading2"/>
      </w:pPr>
      <w:r>
        <w:t>Programación</w:t>
      </w:r>
    </w:p>
    <w:p w:rsidR="00ED2E08" w:rsidRDefault="00ED2E08" w:rsidP="00ED2E08">
      <w:pPr>
        <w:pStyle w:val="Cita"/>
      </w:pPr>
      <w:r>
        <w:t xml:space="preserve">Programar es tomar secuencias lógicas y ejecutarlas. La programación de la computadora permite ejecutar tareas de manera eficiente, rápida y exacta. La computadora no tiene la capacidad de analizar los problemas y buscar una solución, es deber del programador analizar el problema y desarrollar la serie de pasos lógicos para poder solucionarlo. Una vez la computadora tiene esta información es posible replicar la solución de manera rápida y concisa cuando sea necesario. A la serie de pasos lógicos que solucionan el problema se le llama algoritmos </w:t>
      </w:r>
      <w:r>
        <w:fldChar w:fldCharType="begin"/>
      </w:r>
      <w:r>
        <w:instrText xml:space="preserve"> ADDIN ZOTERO_ITEM CSL_CITATION {"citationID":"asvli9ipp4","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ED2E08">
        <w:rPr>
          <w:rFonts w:cs="Segoe UI"/>
        </w:rPr>
        <w:t>(Dale &amp; Weems, 2007)</w:t>
      </w:r>
      <w:r>
        <w:fldChar w:fldCharType="end"/>
      </w:r>
      <w:r>
        <w:t>.</w:t>
      </w:r>
    </w:p>
    <w:p w:rsidR="00A05C38" w:rsidRDefault="00EA1292" w:rsidP="00ED2E08">
      <w:pPr>
        <w:pStyle w:val="Cita"/>
        <w:rPr>
          <w:rFonts w:hint="eastAsia"/>
        </w:rPr>
      </w:pPr>
      <w:r>
        <w:t xml:space="preserve">Una metáfora que describe de una manera comprensible el desarrollo de software es la construcción de software. Construir software implica varias etapas de planeación, preparación y ejecución que varían según lo que se construye. Por ejemplo, construir una casa para un perro no </w:t>
      </w:r>
      <w:r>
        <w:lastRenderedPageBreak/>
        <w:t xml:space="preserve">requiere mucho menos planeación y es mucho más permisiva con los errores, por otra parte, construir una casa es un proceso que lleva mucha planeación, y los errores son mucho más costos. Una complejidad mayor implica un mayor costo tanto en construcción como en desarrollo de software. Otra similitud es que </w:t>
      </w:r>
      <w:r w:rsidR="00B33395">
        <w:t>no es deseable volver a hacer lo que ya este hecho, a menos que sea por una razón muy específica, por desempe</w:t>
      </w:r>
      <w:r w:rsidR="00B33395" w:rsidRPr="00B33395">
        <w:t>ño,</w:t>
      </w:r>
      <w:r w:rsidR="00B33395">
        <w:t xml:space="preserve"> por ejemplo. Ambos se benefician de una planeación apropiada y sufren cuando se necesita un cambio estructural drástico. Finalmente, mientras más grande el proyecto, mas es el impacto de los errores, y mayor la necesidad de ser cuidadosos </w:t>
      </w:r>
      <w:r w:rsidR="00B33395">
        <w:fldChar w:fldCharType="begin"/>
      </w:r>
      <w:r w:rsidR="008701B4">
        <w:instrText xml:space="preserve"> ADDIN ZOTERO_ITEM CSL_CITATION {"citationID":"ap2fhko3kp","properties":{"formattedCitation":"(McConnell, 2004)","plainCitation":"(McConnell, 2004)"},"citationItems":[{"id":85,"uris":["http://zotero.org/users/local/kYSSITt9/items/CV35W49N"],"uri":["http://zotero.org/users/local/kYSSITt9/items/CV35W49N"],"itemData":{"id":85,"type":"book","title":"Code Complete: A practical book of software construction","publisher":"Microsoft Press","publisher-place":"Redmond, Washington","number-of-pages":"931","edition":"2a. ed.","event-place":"Redmond, Washington","ISBN":"0-7356-1967-0","language":"English","author":[{"family":"McConnell","given":"Steve"}],"issued":{"date-parts":[["2004"]]}}}],"schema":"https://github.com/citation-style-language/schema/raw/master/csl-citation.json"} </w:instrText>
      </w:r>
      <w:r w:rsidR="00B33395">
        <w:fldChar w:fldCharType="separate"/>
      </w:r>
      <w:r w:rsidR="00B33395" w:rsidRPr="00B33395">
        <w:rPr>
          <w:rFonts w:cs="Segoe UI"/>
        </w:rPr>
        <w:t>(McConnell, 2004)</w:t>
      </w:r>
      <w:r w:rsidR="00B33395">
        <w:fldChar w:fldCharType="end"/>
      </w:r>
      <w:r w:rsidR="00B33395">
        <w:t>.</w:t>
      </w:r>
    </w:p>
    <w:p w:rsidR="00ED2E08" w:rsidRDefault="00ED2E08" w:rsidP="00ED2E08">
      <w:pPr>
        <w:pStyle w:val="Heading3"/>
      </w:pPr>
      <w:r>
        <w:t>Algoritmo</w:t>
      </w:r>
    </w:p>
    <w:p w:rsidR="000446FC" w:rsidRDefault="000446FC" w:rsidP="000446FC">
      <w:pPr>
        <w:pStyle w:val="Cita"/>
      </w:pPr>
      <w:r>
        <w:t xml:space="preserve">El termino algoritmo proviene de la traducción al latín del apellido de Mohammed al-Kowarizmi, quien utilizase reglas paso a paso para operar números decimales. Es así como definimos que un algoritmo es una serie de pasos necesarios para resolver un problema. Los algoritmos no dependen del lenguaje de programación y es un aspecto muy importante de la programación </w:t>
      </w:r>
      <w:r>
        <w:fldChar w:fldCharType="begin"/>
      </w:r>
      <w:r>
        <w:instrText xml:space="preserve"> ADDIN ZOTERO_ITEM CSL_CITATION {"citationID":"a2cna7adjfa","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0446FC">
        <w:rPr>
          <w:rFonts w:cs="Segoe UI"/>
        </w:rPr>
        <w:t>(Joyanes Aguilar, 2006)</w:t>
      </w:r>
      <w:r>
        <w:fldChar w:fldCharType="end"/>
      </w:r>
      <w:r>
        <w:t>.</w:t>
      </w:r>
    </w:p>
    <w:p w:rsidR="000446FC" w:rsidRDefault="00C9392D" w:rsidP="000446FC">
      <w:pPr>
        <w:pStyle w:val="Cita"/>
      </w:pPr>
      <w:r>
        <w:fldChar w:fldCharType="begin"/>
      </w:r>
      <w:r>
        <w:instrText xml:space="preserve"> ADDIN ZOTERO_ITEM CSL_CITATION {"citationID":"a11f2agrhl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 xml:space="preserve">Joyanes Aguilar, </w:t>
      </w:r>
      <w:r>
        <w:rPr>
          <w:rFonts w:cs="Segoe UI"/>
        </w:rPr>
        <w:t>(</w:t>
      </w:r>
      <w:r w:rsidRPr="00C9392D">
        <w:rPr>
          <w:rFonts w:cs="Segoe UI"/>
        </w:rPr>
        <w:t>2006)</w:t>
      </w:r>
      <w:r>
        <w:fldChar w:fldCharType="end"/>
      </w:r>
      <w:r>
        <w:t xml:space="preserve"> </w:t>
      </w:r>
      <w:r w:rsidR="000446FC">
        <w:t>describe los pasos para la resolución</w:t>
      </w:r>
      <w:r w:rsidR="00B33395">
        <w:t xml:space="preserve">, mostrado en la </w:t>
      </w:r>
      <w:r w:rsidR="00B33395">
        <w:fldChar w:fldCharType="begin"/>
      </w:r>
      <w:r w:rsidR="00B33395">
        <w:instrText xml:space="preserve"> REF _Ref485484891 \h </w:instrText>
      </w:r>
      <w:r w:rsidR="00B33395">
        <w:fldChar w:fldCharType="separate"/>
      </w:r>
      <w:r w:rsidR="00B33395">
        <w:t xml:space="preserve">Ilustración </w:t>
      </w:r>
      <w:r w:rsidR="00B33395">
        <w:rPr>
          <w:noProof/>
        </w:rPr>
        <w:t>8</w:t>
      </w:r>
      <w:r w:rsidR="00B33395">
        <w:fldChar w:fldCharType="end"/>
      </w:r>
      <w:r w:rsidR="00B33395">
        <w:t>,</w:t>
      </w:r>
      <w:r w:rsidR="000446FC">
        <w:t xml:space="preserve"> de problemas de la siguiente manera:</w:t>
      </w:r>
    </w:p>
    <w:p w:rsidR="00C9392D" w:rsidRDefault="000446FC" w:rsidP="000446FC">
      <w:pPr>
        <w:pStyle w:val="Cita"/>
        <w:numPr>
          <w:ilvl w:val="0"/>
          <w:numId w:val="6"/>
        </w:numPr>
      </w:pPr>
      <w:r>
        <w:t xml:space="preserve">Diseño del algoritmo, </w:t>
      </w:r>
      <w:r w:rsidR="00C9392D">
        <w:t>el cual no debe ser ambiguo y debe conducir a la solución del problema</w:t>
      </w:r>
    </w:p>
    <w:p w:rsidR="00C9392D" w:rsidRDefault="00C9392D" w:rsidP="000446FC">
      <w:pPr>
        <w:pStyle w:val="Cita"/>
        <w:numPr>
          <w:ilvl w:val="0"/>
          <w:numId w:val="6"/>
        </w:numPr>
      </w:pPr>
      <w:r>
        <w:t>Expresar el algoritmo como un programa, es decir codificar el algoritmo</w:t>
      </w:r>
      <w:r w:rsidR="0073029B">
        <w:t xml:space="preserve"> en un lenguaje de programación.</w:t>
      </w:r>
    </w:p>
    <w:p w:rsidR="00C9392D" w:rsidRDefault="0073029B" w:rsidP="00C9392D">
      <w:pPr>
        <w:pStyle w:val="Cita"/>
        <w:numPr>
          <w:ilvl w:val="0"/>
          <w:numId w:val="6"/>
        </w:numPr>
      </w:pPr>
      <w:r>
        <w:lastRenderedPageBreak/>
        <w:t>Ejecución</w:t>
      </w:r>
      <w:r w:rsidR="00C9392D">
        <w:t xml:space="preserve"> y validación, la computadora procede a ejecutar el algoritmo y se verifica la salida.</w:t>
      </w:r>
    </w:p>
    <w:p w:rsidR="00C9392D" w:rsidRDefault="00C9392D" w:rsidP="00C9392D">
      <w:pPr>
        <w:pStyle w:val="Cita"/>
        <w:keepNext/>
        <w:ind w:left="720" w:firstLine="0"/>
      </w:pPr>
      <w:r>
        <w:rPr>
          <w:noProof/>
        </w:rPr>
        <w:drawing>
          <wp:inline distT="0" distB="0" distL="0" distR="0" wp14:anchorId="49AD2E2B" wp14:editId="54F554BE">
            <wp:extent cx="5734050" cy="78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4050" cy="781050"/>
                    </a:xfrm>
                    <a:prstGeom prst="rect">
                      <a:avLst/>
                    </a:prstGeom>
                  </pic:spPr>
                </pic:pic>
              </a:graphicData>
            </a:graphic>
          </wp:inline>
        </w:drawing>
      </w:r>
    </w:p>
    <w:p w:rsidR="00C9392D" w:rsidRDefault="00C9392D" w:rsidP="00C9392D">
      <w:pPr>
        <w:pStyle w:val="Caption"/>
      </w:pPr>
      <w:bookmarkStart w:id="5" w:name="_Ref485484891"/>
      <w:r>
        <w:t xml:space="preserve">Ilustración </w:t>
      </w:r>
      <w:r w:rsidR="005919C0">
        <w:fldChar w:fldCharType="begin"/>
      </w:r>
      <w:r w:rsidR="005919C0">
        <w:instrText xml:space="preserve"> SEQ Ilustración \* ARABIC </w:instrText>
      </w:r>
      <w:r w:rsidR="005919C0">
        <w:fldChar w:fldCharType="separate"/>
      </w:r>
      <w:r w:rsidR="00FD5231">
        <w:rPr>
          <w:noProof/>
        </w:rPr>
        <w:t>8</w:t>
      </w:r>
      <w:r w:rsidR="005919C0">
        <w:fldChar w:fldCharType="end"/>
      </w:r>
      <w:r>
        <w:t xml:space="preserve">. Resolución de problemas. </w:t>
      </w:r>
      <w:r>
        <w:fldChar w:fldCharType="begin"/>
      </w:r>
      <w:r>
        <w:instrText xml:space="preserve"> ADDIN ZOTERO_ITEM CSL_CITATION {"citationID":"a20q7c6rf1p","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C9392D">
        <w:rPr>
          <w:rFonts w:cs="Segoe UI"/>
        </w:rPr>
        <w:t>(Joyanes Aguilar, 2006)</w:t>
      </w:r>
      <w:r>
        <w:fldChar w:fldCharType="end"/>
      </w:r>
      <w:bookmarkEnd w:id="5"/>
    </w:p>
    <w:p w:rsidR="0073029B" w:rsidRDefault="0073029B">
      <w:pPr>
        <w:spacing w:before="0" w:after="160" w:line="259" w:lineRule="auto"/>
        <w:jc w:val="left"/>
      </w:pPr>
    </w:p>
    <w:p w:rsidR="0073029B" w:rsidRDefault="0073029B" w:rsidP="0073029B">
      <w:pPr>
        <w:pStyle w:val="Heading3"/>
      </w:pPr>
      <w:r>
        <w:t>Lenguaje de programación</w:t>
      </w:r>
    </w:p>
    <w:p w:rsidR="0073029B" w:rsidRDefault="0073029B" w:rsidP="0073029B">
      <w:pPr>
        <w:spacing w:before="0" w:after="160" w:line="259" w:lineRule="auto"/>
        <w:ind w:left="360"/>
        <w:jc w:val="left"/>
      </w:pPr>
      <w:r w:rsidRPr="0073029B">
        <w:t>En la computadora, los datos —cualquiera que sea su forma— se almacenan y emplean en códigos binarios, cadenas de “unos” y “ceros”. Las instrucciones y datos se almacenan en la memoria de la computadora por medio de estos códigos binarios. Si usted examinara los códigos binarios que representan instrucciones y datos en la memoria, no podría indicar la diferencia entre ellos; se distinguen sólo por la manera en que los usa la computadora. Esto hace posible que la computadora procese sus propias instruc</w:t>
      </w:r>
      <w:r>
        <w:t xml:space="preserve">ciones como una forma de datos. </w:t>
      </w:r>
      <w:r>
        <w:fldChar w:fldCharType="begin"/>
      </w:r>
      <w:r>
        <w:instrText xml:space="preserve"> ADDIN ZOTERO_ITEM CSL_CITATION {"citationID":"ajls686u8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3029B">
        <w:rPr>
          <w:rFonts w:cs="Segoe UI"/>
        </w:rPr>
        <w:t>(Dale &amp; Weems, 2007</w:t>
      </w:r>
      <w:r>
        <w:rPr>
          <w:rFonts w:cs="Segoe UI"/>
        </w:rPr>
        <w:t>, p.8</w:t>
      </w:r>
      <w:r w:rsidRPr="0073029B">
        <w:rPr>
          <w:rFonts w:cs="Segoe UI"/>
        </w:rPr>
        <w:t>)</w:t>
      </w:r>
      <w:r>
        <w:fldChar w:fldCharType="end"/>
      </w:r>
    </w:p>
    <w:p w:rsidR="00561615" w:rsidRDefault="00561615" w:rsidP="0073029B">
      <w:pPr>
        <w:spacing w:before="0" w:after="160" w:line="259" w:lineRule="auto"/>
        <w:ind w:left="360"/>
        <w:jc w:val="left"/>
      </w:pPr>
    </w:p>
    <w:p w:rsidR="00EB238C" w:rsidRDefault="0073029B" w:rsidP="00EB238C">
      <w:pPr>
        <w:pStyle w:val="Cita"/>
      </w:pPr>
      <w:r>
        <w:t>Al principio solo era posible programar las computadoras en instrucciones integradas de la máquina, a esto se le llama lenguaje de máquina o código de máquina. EL código de máquina se introducía en código binario, esta era una tarea repetitiva y propensa a errores.</w:t>
      </w:r>
      <w:r w:rsidR="00162051">
        <w:t xml:space="preserve"> Luego se introdujeron los lenguajes ensamblador para reducir los errores y facilitar la programación. Los lenguajes ensamblador coinciden uno a uno con las instrucciones de la máquina. Un paso más adelante se encuentran los lenguajes de alto nivel, los cuales se asemejan más a el lenguaje humano </w:t>
      </w:r>
      <w:r w:rsidR="00162051">
        <w:fldChar w:fldCharType="begin"/>
      </w:r>
      <w:r w:rsidR="00162051">
        <w:instrText xml:space="preserve"> ADDIN ZOTERO_ITEM CSL_CITATION {"citationID":"a1qfa5a50de","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rsidR="00162051">
        <w:fldChar w:fldCharType="separate"/>
      </w:r>
      <w:r w:rsidR="00162051" w:rsidRPr="00162051">
        <w:rPr>
          <w:rFonts w:cs="Segoe UI"/>
        </w:rPr>
        <w:t>(Dale &amp; Weems, 2007)</w:t>
      </w:r>
      <w:r w:rsidR="00162051">
        <w:fldChar w:fldCharType="end"/>
      </w:r>
      <w:r w:rsidR="00162051">
        <w:t>.</w:t>
      </w:r>
    </w:p>
    <w:p w:rsidR="00162051" w:rsidRDefault="00162051" w:rsidP="00997C6B">
      <w:pPr>
        <w:pStyle w:val="NoSpacing"/>
        <w:ind w:left="720"/>
      </w:pPr>
      <w:r w:rsidRPr="00162051">
        <w:t xml:space="preserve">Un programa llamado compilador traduce los programas escritos en algunos lenguajes de alto nivel (C++, Pascal, FORTRAN, COBOL, Modula-2 y Ada, por ejemplo) en lenguaje de máquina. Si usted escribiera un programa en un lenguaje de alto nivel, puede ejecutarlo en cualquier computadora que tenga un compilador apropiado. Esto es posible porque la </w:t>
      </w:r>
      <w:r w:rsidRPr="00162051">
        <w:lastRenderedPageBreak/>
        <w:t>mayoría de los lenguajes de alto nivel está</w:t>
      </w:r>
      <w:r>
        <w:t>n estandarizados, lo que significa que existe una descripción oficial</w:t>
      </w:r>
      <w:r w:rsidRPr="00162051">
        <w:t xml:space="preserve"> del lenguaje.</w:t>
      </w:r>
      <w:r>
        <w:t xml:space="preserve"> </w:t>
      </w:r>
      <w:r>
        <w:fldChar w:fldCharType="begin"/>
      </w:r>
      <w:r>
        <w:instrText xml:space="preserve"> ADDIN ZOTERO_ITEM CSL_CITATION {"citationID":"a1u7i9dtd71","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162051">
        <w:rPr>
          <w:rFonts w:cs="Segoe UI"/>
        </w:rPr>
        <w:t>(Dale &amp; Weems, 2007</w:t>
      </w:r>
      <w:r w:rsidR="00997C6B">
        <w:rPr>
          <w:rFonts w:cs="Segoe UI"/>
        </w:rPr>
        <w:t>, p.8</w:t>
      </w:r>
      <w:r w:rsidRPr="00162051">
        <w:rPr>
          <w:rFonts w:cs="Segoe UI"/>
        </w:rPr>
        <w:t>)</w:t>
      </w:r>
      <w:r>
        <w:fldChar w:fldCharType="end"/>
      </w:r>
    </w:p>
    <w:p w:rsidR="00561615" w:rsidRDefault="00561615" w:rsidP="00997C6B">
      <w:pPr>
        <w:pStyle w:val="NoSpacing"/>
        <w:ind w:left="720"/>
      </w:pPr>
    </w:p>
    <w:p w:rsidR="00162051" w:rsidRDefault="00162051" w:rsidP="00162051">
      <w:pPr>
        <w:pStyle w:val="Heading3"/>
      </w:pPr>
      <w:r>
        <w:t>C</w:t>
      </w:r>
    </w:p>
    <w:p w:rsidR="00162051" w:rsidRPr="00BB3FDE" w:rsidRDefault="005F21C8" w:rsidP="005F21C8">
      <w:pPr>
        <w:pStyle w:val="Cita"/>
      </w:pPr>
      <w:r>
        <w:t>C es un lenguaje de programación de alto nivel de propósito general, gracias a su eficacia y potencia es conocido como el lenguaje de programación de sistemas por excelencia. Es soportado por prácticamente todos los fabricantes de sistemas operativos, así como entidades educativas. C++, Java y C#, los tres lenguajes de programación más populares de la primera década del si</w:t>
      </w:r>
      <w:r w:rsidR="00B33395">
        <w:t>glo XXI son hijos directos de C</w:t>
      </w:r>
      <w:r>
        <w:t xml:space="preserve"> </w:t>
      </w:r>
      <w:r>
        <w:fldChar w:fldCharType="begin"/>
      </w:r>
      <w:r>
        <w:instrText xml:space="preserve"> ADDIN ZOTERO_ITEM CSL_CITATION {"citationID":"abs9munmj5","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F21C8">
        <w:rPr>
          <w:rFonts w:cs="Segoe UI"/>
        </w:rPr>
        <w:t>(Dale &amp; Weems, 2007)</w:t>
      </w:r>
      <w:r>
        <w:fldChar w:fldCharType="end"/>
      </w:r>
      <w:r w:rsidR="00B33395">
        <w:t>.</w:t>
      </w:r>
      <w:r w:rsidR="00BB3FDE">
        <w:t xml:space="preserve"> La </w:t>
      </w:r>
      <w:r w:rsidR="00BB3FDE">
        <w:fldChar w:fldCharType="begin"/>
      </w:r>
      <w:r w:rsidR="00BB3FDE">
        <w:instrText xml:space="preserve"> REF _Ref485933409 \h </w:instrText>
      </w:r>
      <w:r w:rsidR="00BB3FDE">
        <w:fldChar w:fldCharType="separate"/>
      </w:r>
      <w:r w:rsidR="00BB3FDE">
        <w:t xml:space="preserve">Ilustración </w:t>
      </w:r>
      <w:r w:rsidR="00BB3FDE">
        <w:rPr>
          <w:noProof/>
        </w:rPr>
        <w:t>9</w:t>
      </w:r>
      <w:r w:rsidR="00BB3FDE">
        <w:fldChar w:fldCharType="end"/>
      </w:r>
      <w:r w:rsidR="00BB3FDE">
        <w:t xml:space="preserve"> muestra un programa sencillo de C que muestra “Hello World” en la pantalla.</w:t>
      </w:r>
    </w:p>
    <w:p w:rsidR="00192171" w:rsidRDefault="00192171" w:rsidP="00192171">
      <w:pPr>
        <w:pStyle w:val="Cita"/>
        <w:keepNext/>
        <w:jc w:val="center"/>
      </w:pPr>
      <w:r>
        <w:rPr>
          <w:noProof/>
        </w:rPr>
        <w:drawing>
          <wp:inline distT="0" distB="0" distL="0" distR="0" wp14:anchorId="6D7F0A4C" wp14:editId="7C976977">
            <wp:extent cx="2752725" cy="933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52725" cy="933450"/>
                    </a:xfrm>
                    <a:prstGeom prst="rect">
                      <a:avLst/>
                    </a:prstGeom>
                  </pic:spPr>
                </pic:pic>
              </a:graphicData>
            </a:graphic>
          </wp:inline>
        </w:drawing>
      </w:r>
    </w:p>
    <w:p w:rsidR="00192171" w:rsidRDefault="00192171" w:rsidP="00192171">
      <w:pPr>
        <w:pStyle w:val="Caption"/>
      </w:pPr>
      <w:bookmarkStart w:id="6" w:name="_Ref485933409"/>
      <w:r>
        <w:t xml:space="preserve">Ilustración </w:t>
      </w:r>
      <w:r>
        <w:fldChar w:fldCharType="begin"/>
      </w:r>
      <w:r>
        <w:instrText xml:space="preserve"> SEQ Ilustración \* ARABIC </w:instrText>
      </w:r>
      <w:r>
        <w:fldChar w:fldCharType="separate"/>
      </w:r>
      <w:r w:rsidR="00FD5231">
        <w:rPr>
          <w:noProof/>
        </w:rPr>
        <w:t>9</w:t>
      </w:r>
      <w:r>
        <w:fldChar w:fldCharType="end"/>
      </w:r>
      <w:bookmarkEnd w:id="6"/>
      <w:r>
        <w:t>. Programa “Hola Mundo” en C</w:t>
      </w:r>
    </w:p>
    <w:p w:rsidR="00BE3DAB" w:rsidRPr="00192171" w:rsidRDefault="00192171" w:rsidP="00BB3FDE">
      <w:pPr>
        <w:pStyle w:val="IllustrationQuote"/>
        <w:rPr>
          <w:lang w:val="en-US"/>
        </w:rPr>
      </w:pPr>
      <w:r w:rsidRPr="00192171">
        <w:rPr>
          <w:lang w:val="en-US"/>
        </w:rPr>
        <w:t xml:space="preserve">Fuente: </w:t>
      </w:r>
      <w:r>
        <w:fldChar w:fldCharType="begin"/>
      </w:r>
      <w:r w:rsidRPr="00192171">
        <w:rPr>
          <w:lang w:val="en-US"/>
        </w:rPr>
        <w:instrText xml:space="preserve"> ADDIN ZOTERO_ITEM CSL_CITATION {"citationID":"a1uav9ofur6","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192171">
        <w:rPr>
          <w:rFonts w:cs="Segoe UI"/>
          <w:szCs w:val="24"/>
          <w:lang w:val="en-US"/>
        </w:rPr>
        <w:t>(“Hello world/Newbie - Rosetta Code”, s/f)</w:t>
      </w:r>
      <w:r>
        <w:fldChar w:fldCharType="end"/>
      </w:r>
    </w:p>
    <w:p w:rsidR="005F21C8" w:rsidRDefault="005F21C8" w:rsidP="005F21C8">
      <w:pPr>
        <w:pStyle w:val="Heading3"/>
      </w:pPr>
      <w:r>
        <w:t>C++</w:t>
      </w:r>
    </w:p>
    <w:p w:rsidR="005F21C8" w:rsidRDefault="00997C6B" w:rsidP="00997C6B">
      <w:pPr>
        <w:pStyle w:val="NoSpacing"/>
        <w:ind w:left="360"/>
      </w:pPr>
      <w:r w:rsidRPr="00997C6B">
        <w:t xml:space="preserve">C++ es una extensión de C con características más potentes. Estrictamente hablando, es un superconjunto de C. Al igual que sucede con Java y C# que son superconjuntos de C++. El ANSI C estándar no sólo define el lenguaje </w:t>
      </w:r>
      <w:proofErr w:type="gramStart"/>
      <w:r w:rsidRPr="00997C6B">
        <w:t>C</w:t>
      </w:r>
      <w:proofErr w:type="gramEnd"/>
      <w:r w:rsidRPr="00997C6B">
        <w:t xml:space="preserve"> sino que también define una biblioteca de C estándar que las implementaciones de ANSI C deben soportar. C++ también utiliza esa biblioteca, además de su propia biblioteca estándar de clases</w:t>
      </w:r>
      <w:r>
        <w:t xml:space="preserve">. </w:t>
      </w:r>
      <w:r>
        <w:fldChar w:fldCharType="begin"/>
      </w:r>
      <w:r>
        <w:instrText xml:space="preserve"> ADDIN ZOTERO_ITEM CSL_CITATION {"citationID":"a82k1s84mv","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rPr>
          <w:rFonts w:cs="Segoe UI"/>
        </w:rPr>
        <w:t>, p.41</w:t>
      </w:r>
      <w:r w:rsidRPr="00997C6B">
        <w:rPr>
          <w:rFonts w:cs="Segoe UI"/>
        </w:rPr>
        <w:t>)</w:t>
      </w:r>
      <w:r>
        <w:fldChar w:fldCharType="end"/>
      </w:r>
    </w:p>
    <w:p w:rsidR="00561615" w:rsidRDefault="00561615" w:rsidP="005A664F">
      <w:pPr>
        <w:pStyle w:val="Cita"/>
        <w:ind w:firstLine="0"/>
      </w:pPr>
    </w:p>
    <w:p w:rsidR="00997C6B" w:rsidRDefault="00997C6B" w:rsidP="00743522">
      <w:pPr>
        <w:pStyle w:val="Cita"/>
      </w:pPr>
      <w:r>
        <w:t xml:space="preserve">Debido a esto casi todo programa escrito para C, es correcto en C++, pero no viceversa. Si bien esto es cierto, rara vez un programa de C++ se escribe similar a C. Esto se debe a que C++ provee características propias más potentes que C </w:t>
      </w:r>
      <w:r>
        <w:fldChar w:fldCharType="begin"/>
      </w:r>
      <w:r>
        <w:instrText xml:space="preserve"> ADDIN ZOTERO_ITEM CSL_CITATION {"citationID":"ab7eg6pjd3","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fldChar w:fldCharType="separate"/>
      </w:r>
      <w:r w:rsidRPr="00997C6B">
        <w:rPr>
          <w:rFonts w:cs="Segoe UI"/>
        </w:rPr>
        <w:t>(Joyanes Aguilar, 2006)</w:t>
      </w:r>
      <w:r>
        <w:fldChar w:fldCharType="end"/>
      </w:r>
      <w:r>
        <w:t xml:space="preserve">. </w:t>
      </w:r>
    </w:p>
    <w:p w:rsidR="005704E1" w:rsidRDefault="005704E1" w:rsidP="00743522">
      <w:pPr>
        <w:pStyle w:val="Cita"/>
      </w:pPr>
      <w:r>
        <w:lastRenderedPageBreak/>
        <w:t xml:space="preserve">Una función en C++ es una estructura del código que permite descomponer el programa en partes. Todo programa de C++ debe tener la función main, con esta se inicia el programa, main puede invocar otras funciones las cuales al terminar retornan el control a main </w:t>
      </w:r>
      <w:r>
        <w:fldChar w:fldCharType="begin"/>
      </w:r>
      <w:r>
        <w:instrText xml:space="preserve"> ADDIN ZOTERO_ITEM CSL_CITATION {"citationID":"a1teo0hpljk","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5704E1">
        <w:rPr>
          <w:rFonts w:cs="Segoe UI"/>
        </w:rPr>
        <w:t>(Dale &amp; Weems, 2007)</w:t>
      </w:r>
      <w:r>
        <w:fldChar w:fldCharType="end"/>
      </w:r>
      <w:r>
        <w:t xml:space="preserve">. </w:t>
      </w:r>
    </w:p>
    <w:p w:rsidR="00BB3FDE" w:rsidRDefault="00BB3FDE" w:rsidP="00BB3FDE">
      <w:pPr>
        <w:pStyle w:val="Cita"/>
        <w:keepNext/>
        <w:jc w:val="center"/>
      </w:pPr>
      <w:r>
        <w:rPr>
          <w:noProof/>
        </w:rPr>
        <w:drawing>
          <wp:inline distT="0" distB="0" distL="0" distR="0" wp14:anchorId="19F40B62" wp14:editId="1E2E4DD8">
            <wp:extent cx="2981325" cy="13239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1325" cy="1323975"/>
                    </a:xfrm>
                    <a:prstGeom prst="rect">
                      <a:avLst/>
                    </a:prstGeom>
                  </pic:spPr>
                </pic:pic>
              </a:graphicData>
            </a:graphic>
          </wp:inline>
        </w:drawing>
      </w:r>
    </w:p>
    <w:p w:rsidR="00BB3FDE" w:rsidRDefault="00BB3FDE" w:rsidP="00BB3FDE">
      <w:pPr>
        <w:pStyle w:val="Caption"/>
      </w:pPr>
      <w:r>
        <w:t xml:space="preserve">Ilustración </w:t>
      </w:r>
      <w:r>
        <w:fldChar w:fldCharType="begin"/>
      </w:r>
      <w:r>
        <w:instrText xml:space="preserve"> SEQ Ilustración \* ARABIC </w:instrText>
      </w:r>
      <w:r>
        <w:fldChar w:fldCharType="separate"/>
      </w:r>
      <w:r w:rsidR="00FD5231">
        <w:rPr>
          <w:noProof/>
        </w:rPr>
        <w:t>10</w:t>
      </w:r>
      <w:r>
        <w:fldChar w:fldCharType="end"/>
      </w:r>
      <w:r>
        <w:t>. Programa “Hola Mundo” de C++ utilizando la librería iostream</w:t>
      </w:r>
    </w:p>
    <w:p w:rsidR="00BB3FDE" w:rsidRPr="00BB3FDE" w:rsidRDefault="00BB3FDE" w:rsidP="00BB3FDE">
      <w:pPr>
        <w:pStyle w:val="IllustrationQuote"/>
        <w:rPr>
          <w:lang w:val="en-US"/>
        </w:rPr>
      </w:pPr>
      <w:r w:rsidRPr="00BB3FDE">
        <w:rPr>
          <w:lang w:val="en-US"/>
        </w:rPr>
        <w:t xml:space="preserve">Fuente: </w:t>
      </w:r>
      <w:r>
        <w:fldChar w:fldCharType="begin"/>
      </w:r>
      <w:r w:rsidRPr="00BB3FDE">
        <w:rPr>
          <w:lang w:val="en-US"/>
        </w:rPr>
        <w:instrText xml:space="preserve"> ADDIN ZOTERO_ITEM CSL_CITATION {"citationID":"auol548mkv","properties":{"formattedCitation":"{\\rtf (\\uc0\\u8220{}Hello world/Newbie - Rosetta Code\\uc0\\u8221{}, s/f)}","plainCitation":"(“Hello world/Newbie - Rosetta Code”, s/f)"},"citationItems":[{"id":92,"uris":["http://zotero.org/users/local/kYSSITt9/items/QCVPRCHS"],"uri":["http://zotero.org/users/local/kYSSITt9/items/QCVPRCHS"],"itemData":{"id":92,"type":"webpage","title":"Hello world/Newbie - Rosetta Code","URL":"http://rosettacode.org/wiki/Hello_world/Newbie#C","accessed":{"date-parts":[["2017",6,23]]}}}],"schema":"https://github.com/citation-style-language/schema/raw/master/csl-citation.json"} </w:instrText>
      </w:r>
      <w:r>
        <w:fldChar w:fldCharType="separate"/>
      </w:r>
      <w:r w:rsidRPr="00BB3FDE">
        <w:rPr>
          <w:rFonts w:cs="Segoe UI"/>
          <w:szCs w:val="24"/>
          <w:lang w:val="en-US"/>
        </w:rPr>
        <w:t>(“Hello world/Newbie - Rosetta Code”, s/f)</w:t>
      </w:r>
      <w:r>
        <w:fldChar w:fldCharType="end"/>
      </w:r>
    </w:p>
    <w:p w:rsidR="00743522" w:rsidRDefault="00743522" w:rsidP="00743522">
      <w:pPr>
        <w:pStyle w:val="Cita"/>
      </w:pPr>
      <w:r>
        <w:t xml:space="preserve">Un programa de computadora opera sobre datos, en C++ estos datos deben ser de un tipo específico, algunos de estos tipos son tan comunes que ya se encuentran definidos previamente en el lenguaje, otros tipos se pueden definir por el usuario, estos son llamados tipos definidos por el usuario </w:t>
      </w:r>
      <w:r>
        <w:fldChar w:fldCharType="begin"/>
      </w:r>
      <w:r>
        <w:instrText xml:space="preserve"> ADDIN ZOTERO_ITEM CSL_CITATION {"citationID":"a1cehm20tmf","properties":{"formattedCitation":"(Dale &amp; Weems, 2007)","plainCitation":"(Dale &amp; Weems, 2007)"},"citationItems":[{"id":11,"uris":["http://zotero.org/users/local/kYSSITt9/items/EQXGG5CE"],"uri":["http://zotero.org/users/local/kYSSITt9/items/EQXGG5CE"],"itemData":{"id":11,"type":"book","title":"Programación y resolución de problemas con C++","publisher":"McGraw-Hill Interamericana","edition":"Cuarta Edición","ISBN":"978-970-10-6110-7","language":"Español","author":[{"family":"Dale","given":"Nell"},{"family":"Weems","given":"Chip"}],"issued":{"date-parts":[["2007"]]}}}],"schema":"https://github.com/citation-style-language/schema/raw/master/csl-citation.json"} </w:instrText>
      </w:r>
      <w:r>
        <w:fldChar w:fldCharType="separate"/>
      </w:r>
      <w:r w:rsidRPr="00743522">
        <w:rPr>
          <w:rFonts w:cs="Segoe UI"/>
        </w:rPr>
        <w:t>(Dale &amp; Weems, 2007)</w:t>
      </w:r>
      <w:r>
        <w:fldChar w:fldCharType="end"/>
      </w:r>
      <w:r>
        <w:t>.</w:t>
      </w:r>
    </w:p>
    <w:p w:rsidR="002E7CF9" w:rsidRDefault="00E4010E" w:rsidP="0025336E">
      <w:pPr>
        <w:pStyle w:val="Cita"/>
      </w:pPr>
      <w:r>
        <w:t xml:space="preserve">C++ </w:t>
      </w:r>
      <w:r w:rsidR="007C28C3">
        <w:t>fue</w:t>
      </w:r>
      <w:r>
        <w:t xml:space="preserve"> diseñado para soportar la abstracción de datos, programación orientada a objetos y programación genérica, pero no está diseñado para forzar ningún tipo de estilo</w:t>
      </w:r>
      <w:r w:rsidR="007C28C3">
        <w:t>. Cada nombre y expresión tiene un tipo que determina que operaciones se pueden hacer con ese tipo de dato.</w:t>
      </w:r>
      <w:r w:rsidR="00042E08">
        <w:t xml:space="preserve"> C++</w:t>
      </w:r>
      <w:r w:rsidR="007C28C3">
        <w:t xml:space="preserve"> </w:t>
      </w:r>
      <w:r w:rsidR="00042E08">
        <w:t>p</w:t>
      </w:r>
      <w:r w:rsidR="007C28C3">
        <w:t xml:space="preserve">osee un conjunto de instrucciones para selección y para ciclos. </w:t>
      </w:r>
      <w:r w:rsidR="00042E08">
        <w:t>C++ t</w:t>
      </w:r>
      <w:r w:rsidR="007C28C3">
        <w:t>iene soporte para apuntadores y para arreglos.</w:t>
      </w:r>
      <w:r w:rsidR="00042E08">
        <w:t xml:space="preserve"> C++ p</w:t>
      </w:r>
      <w:r w:rsidR="007C28C3">
        <w:t xml:space="preserve">rovee un mecanismo para poder agrupar datos y funciones relacionadas en nombres de espacio (namespaces) separados. </w:t>
      </w:r>
      <w:r w:rsidR="00042E08">
        <w:t>También s</w:t>
      </w:r>
      <w:r w:rsidR="007C28C3">
        <w:t xml:space="preserve">oporta la compilación separada, es decir que se pueden compilar partes del código por separado. </w:t>
      </w:r>
      <w:r w:rsidR="00042E08">
        <w:t>C++ p</w:t>
      </w:r>
      <w:r w:rsidR="007C28C3">
        <w:t xml:space="preserve">osee un conjunto de módulos de excepción, aunque se prefiere el manejo de errores a usar este. </w:t>
      </w:r>
      <w:r w:rsidR="00042E08">
        <w:lastRenderedPageBreak/>
        <w:t>C++ s</w:t>
      </w:r>
      <w:r w:rsidR="007C28C3">
        <w:t>oporta tipos concretos y abstractos y funcio</w:t>
      </w:r>
      <w:r w:rsidR="00042E08">
        <w:t>nes virtuales y</w:t>
      </w:r>
      <w:r w:rsidR="007C28C3">
        <w:t xml:space="preserve"> jerarquía de datos </w:t>
      </w:r>
      <w:r w:rsidR="007C28C3">
        <w:fldChar w:fldCharType="begin"/>
      </w:r>
      <w:r w:rsidR="007C28C3">
        <w:instrText xml:space="preserve"> ADDIN ZOTERO_ITEM CSL_CITATION {"citationID":"a28fc7ekda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007C28C3">
        <w:fldChar w:fldCharType="separate"/>
      </w:r>
      <w:r w:rsidR="007C28C3" w:rsidRPr="007C28C3">
        <w:rPr>
          <w:rFonts w:cs="Segoe UI"/>
        </w:rPr>
        <w:t>(Stroustrup, 1997)</w:t>
      </w:r>
      <w:r w:rsidR="007C28C3">
        <w:fldChar w:fldCharType="end"/>
      </w:r>
      <w:r w:rsidR="007C28C3">
        <w:t>.</w:t>
      </w:r>
      <w:r w:rsidR="004F68ED">
        <w:t xml:space="preserve"> </w:t>
      </w:r>
      <w:r w:rsidR="0025336E">
        <w:t xml:space="preserve">Los tipos fundamentales de C++ se pueden observar en la </w:t>
      </w:r>
      <w:r w:rsidR="0025336E">
        <w:fldChar w:fldCharType="begin"/>
      </w:r>
      <w:r w:rsidR="0025336E">
        <w:instrText xml:space="preserve"> REF _Ref485940432 \h </w:instrText>
      </w:r>
      <w:r w:rsidR="0025336E">
        <w:fldChar w:fldCharType="separate"/>
      </w:r>
      <w:r w:rsidR="0025336E">
        <w:t xml:space="preserve">Tabla </w:t>
      </w:r>
      <w:r w:rsidR="0025336E">
        <w:rPr>
          <w:noProof/>
        </w:rPr>
        <w:t>1</w:t>
      </w:r>
      <w:r w:rsidR="0025336E">
        <w:fldChar w:fldCharType="end"/>
      </w:r>
      <w:r w:rsidR="0025336E">
        <w:t>.</w:t>
      </w:r>
    </w:p>
    <w:p w:rsidR="004F68ED" w:rsidRDefault="004F68ED" w:rsidP="004F68ED">
      <w:pPr>
        <w:pStyle w:val="Caption"/>
        <w:keepNext/>
      </w:pPr>
      <w:bookmarkStart w:id="7" w:name="_Ref485940432"/>
      <w:r>
        <w:t xml:space="preserve">Tabla </w:t>
      </w:r>
      <w:r>
        <w:fldChar w:fldCharType="begin"/>
      </w:r>
      <w:r>
        <w:instrText xml:space="preserve"> SEQ Tabla \* ARABIC </w:instrText>
      </w:r>
      <w:r>
        <w:fldChar w:fldCharType="separate"/>
      </w:r>
      <w:r>
        <w:rPr>
          <w:noProof/>
        </w:rPr>
        <w:t>1</w:t>
      </w:r>
      <w:r>
        <w:fldChar w:fldCharType="end"/>
      </w:r>
      <w:bookmarkEnd w:id="7"/>
      <w:r>
        <w:t>. Tipos fundamentales C++</w:t>
      </w:r>
    </w:p>
    <w:tbl>
      <w:tblPr>
        <w:tblStyle w:val="TableGrid"/>
        <w:tblW w:w="0" w:type="auto"/>
        <w:tblLook w:val="04A0" w:firstRow="1" w:lastRow="0" w:firstColumn="1" w:lastColumn="0" w:noHBand="0" w:noVBand="1"/>
      </w:tblPr>
      <w:tblGrid>
        <w:gridCol w:w="3086"/>
        <w:gridCol w:w="2932"/>
        <w:gridCol w:w="3332"/>
      </w:tblGrid>
      <w:tr w:rsidR="002E7CF9" w:rsidTr="002E7CF9">
        <w:tc>
          <w:tcPr>
            <w:tcW w:w="3086" w:type="dxa"/>
          </w:tcPr>
          <w:p w:rsidR="002E7CF9" w:rsidRDefault="002E7CF9" w:rsidP="002E7CF9">
            <w:pPr>
              <w:pStyle w:val="TableText"/>
            </w:pPr>
            <w:r>
              <w:t>Tipo</w:t>
            </w:r>
          </w:p>
        </w:tc>
        <w:tc>
          <w:tcPr>
            <w:tcW w:w="2932" w:type="dxa"/>
          </w:tcPr>
          <w:p w:rsidR="002E7CF9" w:rsidRDefault="002E7CF9" w:rsidP="002E7CF9">
            <w:pPr>
              <w:pStyle w:val="TableText"/>
            </w:pPr>
            <w:r>
              <w:t>Ejemplos</w:t>
            </w:r>
          </w:p>
        </w:tc>
        <w:tc>
          <w:tcPr>
            <w:tcW w:w="3332" w:type="dxa"/>
          </w:tcPr>
          <w:p w:rsidR="002E7CF9" w:rsidRDefault="002E7CF9" w:rsidP="002E7CF9">
            <w:pPr>
              <w:pStyle w:val="TableText"/>
            </w:pPr>
            <w:r>
              <w:t>Descripción</w:t>
            </w:r>
          </w:p>
        </w:tc>
      </w:tr>
      <w:tr w:rsidR="002E7CF9" w:rsidTr="002E7CF9">
        <w:tc>
          <w:tcPr>
            <w:tcW w:w="3086" w:type="dxa"/>
          </w:tcPr>
          <w:p w:rsidR="002E7CF9" w:rsidRDefault="002E7CF9" w:rsidP="002E7CF9">
            <w:pPr>
              <w:pStyle w:val="TableText"/>
            </w:pPr>
            <w:r>
              <w:t>Booleano</w:t>
            </w:r>
          </w:p>
        </w:tc>
        <w:tc>
          <w:tcPr>
            <w:tcW w:w="2932" w:type="dxa"/>
          </w:tcPr>
          <w:p w:rsidR="002E7CF9" w:rsidRDefault="002E7CF9" w:rsidP="002E7CF9">
            <w:pPr>
              <w:pStyle w:val="TableText"/>
            </w:pPr>
            <w:r>
              <w:t>bool</w:t>
            </w:r>
          </w:p>
        </w:tc>
        <w:tc>
          <w:tcPr>
            <w:tcW w:w="3332" w:type="dxa"/>
          </w:tcPr>
          <w:p w:rsidR="002E7CF9" w:rsidRDefault="002E7CF9" w:rsidP="002E7CF9">
            <w:pPr>
              <w:pStyle w:val="TableText"/>
            </w:pPr>
            <w:r>
              <w:t>Un tipo booleano, este puede tener solamente dos valores, true (verdadero) y false (falso)</w:t>
            </w:r>
          </w:p>
        </w:tc>
      </w:tr>
      <w:tr w:rsidR="002E7CF9" w:rsidTr="002E7CF9">
        <w:tc>
          <w:tcPr>
            <w:tcW w:w="3086" w:type="dxa"/>
          </w:tcPr>
          <w:p w:rsidR="002E7CF9" w:rsidRDefault="004F68ED" w:rsidP="002E7CF9">
            <w:pPr>
              <w:pStyle w:val="TableText"/>
            </w:pPr>
            <w:r>
              <w:t>Carácter</w:t>
            </w:r>
          </w:p>
        </w:tc>
        <w:tc>
          <w:tcPr>
            <w:tcW w:w="2932" w:type="dxa"/>
          </w:tcPr>
          <w:p w:rsidR="002E7CF9" w:rsidRDefault="004F68ED" w:rsidP="002E7CF9">
            <w:pPr>
              <w:pStyle w:val="TableText"/>
            </w:pPr>
            <w:r>
              <w:t xml:space="preserve">char, wchar_t, </w:t>
            </w:r>
          </w:p>
        </w:tc>
        <w:tc>
          <w:tcPr>
            <w:tcW w:w="3332" w:type="dxa"/>
          </w:tcPr>
          <w:p w:rsidR="002E7CF9" w:rsidRDefault="004F68ED" w:rsidP="002E7CF9">
            <w:pPr>
              <w:pStyle w:val="TableText"/>
            </w:pPr>
            <w:r>
              <w:t>Un tipo para describir un carácter.</w:t>
            </w:r>
          </w:p>
        </w:tc>
      </w:tr>
      <w:tr w:rsidR="002E7CF9" w:rsidTr="002E7CF9">
        <w:tc>
          <w:tcPr>
            <w:tcW w:w="3086" w:type="dxa"/>
          </w:tcPr>
          <w:p w:rsidR="002E7CF9" w:rsidRDefault="004F68ED" w:rsidP="002E7CF9">
            <w:pPr>
              <w:pStyle w:val="TableText"/>
            </w:pPr>
            <w:r>
              <w:t>Integrales</w:t>
            </w:r>
          </w:p>
        </w:tc>
        <w:tc>
          <w:tcPr>
            <w:tcW w:w="2932" w:type="dxa"/>
          </w:tcPr>
          <w:p w:rsidR="002E7CF9" w:rsidRDefault="004F68ED" w:rsidP="002E7CF9">
            <w:pPr>
              <w:pStyle w:val="TableText"/>
            </w:pPr>
            <w:r>
              <w:t>int, short, long</w:t>
            </w:r>
          </w:p>
        </w:tc>
        <w:tc>
          <w:tcPr>
            <w:tcW w:w="3332" w:type="dxa"/>
          </w:tcPr>
          <w:p w:rsidR="002E7CF9" w:rsidRDefault="004F68ED" w:rsidP="002E7CF9">
            <w:pPr>
              <w:pStyle w:val="TableText"/>
            </w:pPr>
            <w:r>
              <w:t>Un tipo para describir números enteros.</w:t>
            </w:r>
          </w:p>
        </w:tc>
      </w:tr>
      <w:tr w:rsidR="004F68ED" w:rsidTr="002E7CF9">
        <w:tc>
          <w:tcPr>
            <w:tcW w:w="3086" w:type="dxa"/>
          </w:tcPr>
          <w:p w:rsidR="004F68ED" w:rsidRDefault="004F68ED" w:rsidP="002E7CF9">
            <w:pPr>
              <w:pStyle w:val="TableText"/>
            </w:pPr>
            <w:r>
              <w:t>Punto Flotante</w:t>
            </w:r>
          </w:p>
        </w:tc>
        <w:tc>
          <w:tcPr>
            <w:tcW w:w="2932" w:type="dxa"/>
          </w:tcPr>
          <w:p w:rsidR="004F68ED" w:rsidRDefault="004F68ED" w:rsidP="002E7CF9">
            <w:pPr>
              <w:pStyle w:val="TableText"/>
            </w:pPr>
            <w:r>
              <w:t>float, double, long doublé</w:t>
            </w:r>
          </w:p>
        </w:tc>
        <w:tc>
          <w:tcPr>
            <w:tcW w:w="3332" w:type="dxa"/>
          </w:tcPr>
          <w:p w:rsidR="004F68ED" w:rsidRDefault="004F68ED" w:rsidP="002E7CF9">
            <w:pPr>
              <w:pStyle w:val="TableText"/>
            </w:pPr>
            <w:r>
              <w:t>Un tipo que representa un numero en formato de punto flotante.</w:t>
            </w:r>
          </w:p>
        </w:tc>
      </w:tr>
      <w:tr w:rsidR="004F68ED" w:rsidTr="002E7CF9">
        <w:tc>
          <w:tcPr>
            <w:tcW w:w="3086" w:type="dxa"/>
          </w:tcPr>
          <w:p w:rsidR="004F68ED" w:rsidRDefault="004F68ED" w:rsidP="002E7CF9">
            <w:pPr>
              <w:pStyle w:val="TableText"/>
            </w:pPr>
            <w:r>
              <w:t>Vacío</w:t>
            </w:r>
          </w:p>
        </w:tc>
        <w:tc>
          <w:tcPr>
            <w:tcW w:w="2932" w:type="dxa"/>
          </w:tcPr>
          <w:p w:rsidR="004F68ED" w:rsidRDefault="0025336E" w:rsidP="002E7CF9">
            <w:pPr>
              <w:pStyle w:val="TableText"/>
            </w:pPr>
            <w:r>
              <w:t>v</w:t>
            </w:r>
            <w:r w:rsidR="004F68ED">
              <w:t>oid</w:t>
            </w:r>
          </w:p>
        </w:tc>
        <w:tc>
          <w:tcPr>
            <w:tcW w:w="3332" w:type="dxa"/>
          </w:tcPr>
          <w:p w:rsidR="004F68ED" w:rsidRDefault="004F68ED" w:rsidP="002E7CF9">
            <w:pPr>
              <w:pStyle w:val="TableText"/>
            </w:pPr>
            <w:r>
              <w:t>Un tipo que indica que una función no tiene valor de retorno.</w:t>
            </w:r>
          </w:p>
        </w:tc>
      </w:tr>
    </w:tbl>
    <w:p w:rsidR="002E7CF9" w:rsidRDefault="0025336E" w:rsidP="0025336E">
      <w:pPr>
        <w:pStyle w:val="IllustrationQuote"/>
      </w:pPr>
      <w:r>
        <w:t xml:space="preserve">Fuente: </w:t>
      </w:r>
      <w:r>
        <w:fldChar w:fldCharType="begin"/>
      </w:r>
      <w:r>
        <w:instrText xml:space="preserve"> ADDIN ZOTERO_ITEM CSL_CITATION {"citationID":"aiaptbfloo","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sz w:val="22"/>
        </w:rPr>
        <w:t>(Stroustrup, 1997)</w:t>
      </w:r>
      <w:r>
        <w:fldChar w:fldCharType="end"/>
      </w:r>
    </w:p>
    <w:p w:rsidR="0025336E" w:rsidRDefault="0025336E" w:rsidP="0025336E">
      <w:pPr>
        <w:pStyle w:val="Cita"/>
      </w:pPr>
      <w:r>
        <w:t xml:space="preserve">Los apuntadores son tipos que contienen la dirección de una variable, el objeto mas pequeño que se puede apartar memoria para es un char. Un apuntador se denota con un asterisco “*”, el cual también se utiliza para dereferenciar apuntadores </w:t>
      </w:r>
      <w:r>
        <w:fldChar w:fldCharType="begin"/>
      </w:r>
      <w:r>
        <w:instrText xml:space="preserve"> ADDIN ZOTERO_ITEM CSL_CITATION {"citationID":"a1bodn76t3g","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25336E">
        <w:rPr>
          <w:rFonts w:cs="Segoe UI"/>
        </w:rPr>
        <w:t>(Stroustrup, 1997)</w:t>
      </w:r>
      <w:r>
        <w:fldChar w:fldCharType="end"/>
      </w:r>
      <w:r>
        <w:t>.</w:t>
      </w:r>
      <w:r w:rsidR="00FD5231">
        <w:t xml:space="preserve"> Se puede ver en la </w:t>
      </w:r>
      <w:r w:rsidR="00FD5231">
        <w:fldChar w:fldCharType="begin"/>
      </w:r>
      <w:r w:rsidR="00FD5231">
        <w:instrText xml:space="preserve"> REF _Ref485940940 \h </w:instrText>
      </w:r>
      <w:r w:rsidR="00FD5231">
        <w:fldChar w:fldCharType="separate"/>
      </w:r>
      <w:r w:rsidR="00FD5231">
        <w:t xml:space="preserve">Ilustración </w:t>
      </w:r>
      <w:r w:rsidR="00FD5231">
        <w:rPr>
          <w:noProof/>
        </w:rPr>
        <w:t>11</w:t>
      </w:r>
      <w:r w:rsidR="00FD5231">
        <w:fldChar w:fldCharType="end"/>
      </w:r>
      <w:r w:rsidR="00FD5231">
        <w:t xml:space="preserve"> un ejemplo de apuntadores.</w:t>
      </w:r>
    </w:p>
    <w:p w:rsidR="0025336E" w:rsidRDefault="0025336E" w:rsidP="0025336E">
      <w:pPr>
        <w:pStyle w:val="Cita"/>
        <w:keepNext/>
        <w:jc w:val="center"/>
      </w:pPr>
      <w:r>
        <w:rPr>
          <w:noProof/>
        </w:rPr>
        <w:drawing>
          <wp:inline distT="0" distB="0" distL="0" distR="0" wp14:anchorId="7CF5E987" wp14:editId="6631A090">
            <wp:extent cx="2590800" cy="60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90800" cy="609600"/>
                    </a:xfrm>
                    <a:prstGeom prst="rect">
                      <a:avLst/>
                    </a:prstGeom>
                  </pic:spPr>
                </pic:pic>
              </a:graphicData>
            </a:graphic>
          </wp:inline>
        </w:drawing>
      </w:r>
    </w:p>
    <w:p w:rsidR="0025336E" w:rsidRDefault="0025336E" w:rsidP="0025336E">
      <w:pPr>
        <w:pStyle w:val="Caption"/>
      </w:pPr>
      <w:bookmarkStart w:id="8" w:name="_Ref485940940"/>
      <w:r>
        <w:t xml:space="preserve">Ilustración </w:t>
      </w:r>
      <w:r>
        <w:fldChar w:fldCharType="begin"/>
      </w:r>
      <w:r>
        <w:instrText xml:space="preserve"> SEQ Ilustración \* ARABIC </w:instrText>
      </w:r>
      <w:r>
        <w:fldChar w:fldCharType="separate"/>
      </w:r>
      <w:r w:rsidR="00FD5231">
        <w:rPr>
          <w:noProof/>
        </w:rPr>
        <w:t>11</w:t>
      </w:r>
      <w:r>
        <w:fldChar w:fldCharType="end"/>
      </w:r>
      <w:bookmarkEnd w:id="8"/>
      <w:r>
        <w:t>. Apuntadores en C++</w:t>
      </w:r>
    </w:p>
    <w:p w:rsidR="0025336E" w:rsidRPr="0025336E" w:rsidRDefault="0025336E" w:rsidP="0025336E">
      <w:pPr>
        <w:pStyle w:val="IllustrationQuote"/>
      </w:pPr>
      <w:r w:rsidRPr="0025336E">
        <w:t xml:space="preserve">Fuente: </w:t>
      </w:r>
      <w:r w:rsidRPr="0025336E">
        <w:fldChar w:fldCharType="begin"/>
      </w:r>
      <w:r w:rsidRPr="0025336E">
        <w:instrText xml:space="preserve"> ADDIN ZOTERO_ITEM CSL_CITATION {"citationID":"a2cv39mrght","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25336E">
        <w:fldChar w:fldCharType="separate"/>
      </w:r>
      <w:r w:rsidRPr="0025336E">
        <w:t>(Stroustrup, 1997)</w:t>
      </w:r>
      <w:r w:rsidRPr="0025336E">
        <w:fldChar w:fldCharType="end"/>
      </w:r>
    </w:p>
    <w:p w:rsidR="0025336E" w:rsidRDefault="00FD5231" w:rsidP="0025336E">
      <w:pPr>
        <w:pStyle w:val="IllustrationQuote"/>
      </w:pPr>
      <w:r>
        <w:t xml:space="preserve">Para un tipo T, T[tamaño] representa un arreglo con una cantidad de elementos igual a tamaño, y se pueden acceder desde el índice 0 al índice tamaño – 1 </w:t>
      </w:r>
      <w:r>
        <w:fldChar w:fldCharType="begin"/>
      </w:r>
      <w:r>
        <w:instrText xml:space="preserve"> ADDIN ZOTERO_ITEM CSL_CITATION {"citationID":"a2ke8p0f7b5","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fldChar w:fldCharType="separate"/>
      </w:r>
      <w:r w:rsidRPr="00FD5231">
        <w:rPr>
          <w:rFonts w:cs="Segoe UI"/>
        </w:rPr>
        <w:t>(Stroustrup, 1997)</w:t>
      </w:r>
      <w:r>
        <w:fldChar w:fldCharType="end"/>
      </w:r>
      <w:r>
        <w:t xml:space="preserve">. Un ejemplo se puede ver en la </w:t>
      </w:r>
      <w:r>
        <w:fldChar w:fldCharType="begin"/>
      </w:r>
      <w:r>
        <w:instrText xml:space="preserve"> REF _Ref485941049 \h </w:instrText>
      </w:r>
      <w:r>
        <w:fldChar w:fldCharType="separate"/>
      </w:r>
      <w:r>
        <w:t xml:space="preserve">Ilustración </w:t>
      </w:r>
      <w:r>
        <w:rPr>
          <w:noProof/>
        </w:rPr>
        <w:t>12</w:t>
      </w:r>
      <w:r>
        <w:fldChar w:fldCharType="end"/>
      </w:r>
      <w:r>
        <w:t>.</w:t>
      </w:r>
    </w:p>
    <w:p w:rsidR="00FD5231" w:rsidRDefault="00FD5231" w:rsidP="00FD5231">
      <w:pPr>
        <w:pStyle w:val="IllustrationQuote"/>
        <w:keepNext/>
        <w:jc w:val="center"/>
      </w:pPr>
      <w:r>
        <w:rPr>
          <w:noProof/>
        </w:rPr>
        <w:drawing>
          <wp:inline distT="0" distB="0" distL="0" distR="0" wp14:anchorId="203B15AB" wp14:editId="42CD2628">
            <wp:extent cx="3810000" cy="628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628650"/>
                    </a:xfrm>
                    <a:prstGeom prst="rect">
                      <a:avLst/>
                    </a:prstGeom>
                  </pic:spPr>
                </pic:pic>
              </a:graphicData>
            </a:graphic>
          </wp:inline>
        </w:drawing>
      </w:r>
    </w:p>
    <w:p w:rsidR="00FD5231" w:rsidRDefault="00FD5231" w:rsidP="00FD5231">
      <w:pPr>
        <w:pStyle w:val="Caption"/>
      </w:pPr>
      <w:bookmarkStart w:id="9" w:name="_Ref485941049"/>
      <w:r>
        <w:t xml:space="preserve">Ilustración </w:t>
      </w:r>
      <w:r>
        <w:fldChar w:fldCharType="begin"/>
      </w:r>
      <w:r>
        <w:instrText xml:space="preserve"> SEQ Ilustración \* ARABIC </w:instrText>
      </w:r>
      <w:r>
        <w:fldChar w:fldCharType="separate"/>
      </w:r>
      <w:r>
        <w:rPr>
          <w:noProof/>
        </w:rPr>
        <w:t>12</w:t>
      </w:r>
      <w:r>
        <w:fldChar w:fldCharType="end"/>
      </w:r>
      <w:bookmarkEnd w:id="9"/>
      <w:r>
        <w:t>. Arreglos en C++</w:t>
      </w:r>
    </w:p>
    <w:p w:rsidR="00FD5231" w:rsidRDefault="00FD5231" w:rsidP="00FD5231">
      <w:pPr>
        <w:pStyle w:val="IllustrationQuote"/>
        <w:tabs>
          <w:tab w:val="left" w:pos="3018"/>
        </w:tabs>
      </w:pPr>
      <w:r w:rsidRPr="00FD5231">
        <w:lastRenderedPageBreak/>
        <w:t xml:space="preserve">Fuente: </w:t>
      </w:r>
      <w:r w:rsidRPr="00FD5231">
        <w:fldChar w:fldCharType="begin"/>
      </w:r>
      <w:r w:rsidRPr="00FD5231">
        <w:instrText xml:space="preserve"> ADDIN ZOTERO_ITEM CSL_CITATION {"citationID":"agfe66k9t7","properties":{"formattedCitation":"(Stroustrup, 1997)","plainCitation":"(Stroustrup, 1997)"},"citationItems":[{"id":31,"uris":["http://zotero.org/users/local/kYSSITt9/items/BWV775NV"],"uri":["http://zotero.org/users/local/kYSSITt9/items/BWV775NV"],"itemData":{"id":31,"type":"book","title":"The C++ Programming Language","publisher":"Addison-Wesley Professional","publisher-place":"New Jersey","number-of-pages":"1022","edition":"3a. ed.","event-place":"New Jersey","ISBN":"978-0-201-88954-3","language":"English","author":[{"family":"Stroustrup","given":"Bjarne"}],"issued":{"date-parts":[["1997"]]}}}],"schema":"https://github.com/citation-style-language/schema/raw/master/csl-citation.json"} </w:instrText>
      </w:r>
      <w:r w:rsidRPr="00FD5231">
        <w:fldChar w:fldCharType="separate"/>
      </w:r>
      <w:r w:rsidRPr="00FD5231">
        <w:t>(Stroustrup, 1997)</w:t>
      </w:r>
      <w:r w:rsidRPr="00FD5231">
        <w:fldChar w:fldCharType="end"/>
      </w:r>
      <w:r>
        <w:tab/>
      </w:r>
    </w:p>
    <w:p w:rsidR="00FD5231" w:rsidRPr="00FD5231" w:rsidRDefault="00FD5231" w:rsidP="00FD5231">
      <w:pPr>
        <w:pStyle w:val="IllustrationQuote"/>
        <w:tabs>
          <w:tab w:val="left" w:pos="3018"/>
        </w:tabs>
      </w:pPr>
      <w:bookmarkStart w:id="10" w:name="_GoBack"/>
      <w:bookmarkEnd w:id="10"/>
    </w:p>
    <w:p w:rsidR="00341A74" w:rsidRDefault="003C3606" w:rsidP="003C3606">
      <w:pPr>
        <w:pStyle w:val="Heading4"/>
      </w:pPr>
      <w:r>
        <w:t>C++11</w:t>
      </w:r>
      <w:r w:rsidR="00B020EE">
        <w:t xml:space="preserve"> y C++14</w:t>
      </w:r>
    </w:p>
    <w:p w:rsidR="003C3606" w:rsidRDefault="001542B4" w:rsidP="00B020EE">
      <w:pPr>
        <w:pStyle w:val="Cita"/>
      </w:pPr>
      <w:r>
        <w:t xml:space="preserve">Hay muchas </w:t>
      </w:r>
      <w:r w:rsidR="00B020EE">
        <w:t xml:space="preserve">herramientas nuevas en C++11 y C++14. Las declaraciones “auto”, ciclos “for” basados en rango, expresiones lambda, referencias a los </w:t>
      </w:r>
      <w:r w:rsidR="00743313">
        <w:t>valores de derecha (</w:t>
      </w:r>
      <w:r w:rsidR="00B020EE">
        <w:t>rvalue</w:t>
      </w:r>
      <w:r w:rsidR="00743313">
        <w:t>)</w:t>
      </w:r>
      <w:r w:rsidR="00B020EE">
        <w:t xml:space="preserve">, “nullptr” para indicar apuntadores nulos en lugar de 0, </w:t>
      </w:r>
      <w:r w:rsidR="00743313">
        <w:t>enumeraciones</w:t>
      </w:r>
      <w:r w:rsidR="00B020EE">
        <w:t xml:space="preserve"> con alcance, mover en lugar de copiar. La característica </w:t>
      </w:r>
      <w:r w:rsidR="00743313">
        <w:t>más</w:t>
      </w:r>
      <w:r w:rsidR="00B020EE">
        <w:t xml:space="preserve"> predominante de C++11 es probablemente las semánticas de movimiento. El fundamento de las </w:t>
      </w:r>
      <w:r w:rsidR="00743313">
        <w:t>semánticas</w:t>
      </w:r>
      <w:r w:rsidR="00B020EE">
        <w:t xml:space="preserve"> de movimiento que</w:t>
      </w:r>
      <w:r w:rsidR="00743313">
        <w:t xml:space="preserve"> distingue</w:t>
      </w:r>
      <w:r w:rsidR="00B020EE">
        <w:t xml:space="preserve"> los</w:t>
      </w:r>
      <w:r w:rsidR="00743313">
        <w:t xml:space="preserve"> valores de derecha (rvalue) de los valores de izquierda (lvalue)</w:t>
      </w:r>
      <w:r w:rsidR="00B020EE">
        <w:t>.</w:t>
      </w:r>
      <w:r w:rsidR="00743313">
        <w:t xml:space="preserve"> Los rvalue conceptualmente se refiere a objetos que pueden ser movidos mientras que en general los lvalue no pueden ser movidos</w:t>
      </w:r>
      <w:r w:rsidR="008701B4">
        <w:t xml:space="preserve"> </w:t>
      </w:r>
      <w:r w:rsidR="008701B4">
        <w:fldChar w:fldCharType="begin"/>
      </w:r>
      <w:r w:rsidR="008701B4">
        <w:instrText xml:space="preserve"> ADDIN ZOTERO_ITEM CSL_CITATION {"citationID":"a19l9un9rd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8701B4">
        <w:fldChar w:fldCharType="separate"/>
      </w:r>
      <w:r w:rsidR="008701B4" w:rsidRPr="008701B4">
        <w:rPr>
          <w:rFonts w:cs="Segoe UI"/>
        </w:rPr>
        <w:t>(Meyers, 2015)</w:t>
      </w:r>
      <w:r w:rsidR="008701B4">
        <w:fldChar w:fldCharType="end"/>
      </w:r>
      <w:r w:rsidR="00743313">
        <w:t>.</w:t>
      </w:r>
    </w:p>
    <w:p w:rsidR="008701B4" w:rsidRDefault="00CF1FD7" w:rsidP="00B020EE">
      <w:pPr>
        <w:pStyle w:val="Cita"/>
      </w:pPr>
      <w:r>
        <w:t>El conc</w:t>
      </w:r>
      <w:r w:rsidR="00287139">
        <w:t xml:space="preserve">epto de “auto”, aunque simple, es más sutil de lo que se pueda pensar. Las variables “auto” obtienen su tipo del inicializador, esto quiere decir que siempre deben ser inicializadas. Debido a su naturaleza de deducción de tipos, esta puede representar tipos que solo el compilador conoce. En C++14 “auto” puede incluso ser utilizado como parámetro de expresiones lambda. Otra ventaja de “auto” es que debido a que utiliza el tipo preciso del objeto, se evitan errores cuando diferentes implementaciones de tipos que </w:t>
      </w:r>
      <w:r w:rsidR="00FE1F8E">
        <w:t>son parecidos no coinciden en sistemas diferentes</w:t>
      </w:r>
      <w:r w:rsidR="00A17689">
        <w:t xml:space="preserve"> </w:t>
      </w:r>
      <w:r w:rsidR="00A17689">
        <w:fldChar w:fldCharType="begin"/>
      </w:r>
      <w:r w:rsidR="00A17689">
        <w:instrText xml:space="preserve"> ADDIN ZOTERO_ITEM CSL_CITATION {"citationID":"a27ql7c63nv","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A17689">
        <w:fldChar w:fldCharType="separate"/>
      </w:r>
      <w:r w:rsidR="00A17689" w:rsidRPr="00A17689">
        <w:rPr>
          <w:rFonts w:cs="Segoe UI"/>
        </w:rPr>
        <w:t>(Meyers, 2015)</w:t>
      </w:r>
      <w:r w:rsidR="00A17689">
        <w:fldChar w:fldCharType="end"/>
      </w:r>
      <w:r w:rsidR="00FE1F8E">
        <w:t xml:space="preserve">. </w:t>
      </w:r>
    </w:p>
    <w:p w:rsidR="002050F0" w:rsidRDefault="00A17689" w:rsidP="00B020EE">
      <w:pPr>
        <w:pStyle w:val="Cita"/>
      </w:pPr>
      <w:r>
        <w:t xml:space="preserve">C++11 introduce inicialización uniforme, esta inicialización utiliza llaves para expresar la sintaxis de inicialización. Se puede utilizar para la inicialización de miembros de datos estáticos, para inicializar con un conjunto de datos un objeto y para inicializar objetos no copiables </w:t>
      </w:r>
      <w:r>
        <w:fldChar w:fldCharType="begin"/>
      </w:r>
      <w:r>
        <w:instrText xml:space="preserve"> ADDIN ZOTERO_ITEM CSL_CITATION {"citationID":"a12r9lhq3dp","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A17689">
        <w:rPr>
          <w:rFonts w:cs="Segoe UI"/>
        </w:rPr>
        <w:t>(Meyers, 2015)</w:t>
      </w:r>
      <w:r>
        <w:fldChar w:fldCharType="end"/>
      </w:r>
      <w:r>
        <w:t xml:space="preserve">. </w:t>
      </w:r>
    </w:p>
    <w:p w:rsidR="00A17689" w:rsidRDefault="00A17689" w:rsidP="00B020EE">
      <w:pPr>
        <w:pStyle w:val="Cita"/>
      </w:pPr>
      <w:r>
        <w:lastRenderedPageBreak/>
        <w:t xml:space="preserve">En versiones anteriores de C++, se utilizaba </w:t>
      </w:r>
      <w:r w:rsidR="00540B3D">
        <w:t>“</w:t>
      </w:r>
      <w:r>
        <w:t>0</w:t>
      </w:r>
      <w:r w:rsidR="00540B3D">
        <w:t>”</w:t>
      </w:r>
      <w:r>
        <w:t xml:space="preserve"> o el macro </w:t>
      </w:r>
      <w:r w:rsidR="00540B3D">
        <w:t>“</w:t>
      </w:r>
      <w:r>
        <w:t>NULL</w:t>
      </w:r>
      <w:r w:rsidR="00540B3D">
        <w:t>”</w:t>
      </w:r>
      <w:r>
        <w:t xml:space="preserve"> para indicar un apuntador nulo. Los compiladores de C++ toman esto como un apuntado nulo solamente en última instancia, así que C++11 introduce </w:t>
      </w:r>
      <w:r w:rsidR="00540B3D">
        <w:t>el valor “nullptr”. El valor “nullptr” es de tipo “</w:t>
      </w:r>
      <w:proofErr w:type="gramStart"/>
      <w:r w:rsidR="00540B3D">
        <w:t>std::</w:t>
      </w:r>
      <w:proofErr w:type="gramEnd"/>
      <w:r w:rsidR="00540B3D">
        <w:t>nullptr_t”, el cual implícitamente se convierte a todo tipo de apuntador bruto, de esta manera se evita que se utilicen sobrecargas equivocadas a la hora de utilizar nulo como parámetro. Otra ventaja es que al momento de intentar deducir un tipo se evita la ambigüedad que proveería utilizar “0” o “NULL”</w:t>
      </w:r>
      <w:r w:rsidR="00540B3D">
        <w:fldChar w:fldCharType="begin"/>
      </w:r>
      <w:r w:rsidR="00540B3D">
        <w:instrText xml:space="preserve"> ADDIN ZOTERO_ITEM CSL_CITATION {"citationID":"afl1h82sfu","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40B3D">
        <w:fldChar w:fldCharType="separate"/>
      </w:r>
      <w:r w:rsidR="00540B3D" w:rsidRPr="00540B3D">
        <w:rPr>
          <w:rFonts w:cs="Segoe UI"/>
        </w:rPr>
        <w:t>(Meyers, 2015)</w:t>
      </w:r>
      <w:r w:rsidR="00540B3D">
        <w:fldChar w:fldCharType="end"/>
      </w:r>
      <w:r w:rsidR="00540B3D">
        <w:t>.</w:t>
      </w:r>
    </w:p>
    <w:p w:rsidR="00540B3D" w:rsidRDefault="00FD3568" w:rsidP="00B020EE">
      <w:pPr>
        <w:pStyle w:val="Cita"/>
      </w:pPr>
      <w:r>
        <w:t xml:space="preserve">C++11 ofrece una </w:t>
      </w:r>
      <w:r w:rsidR="00D02103">
        <w:t>alternativa a</w:t>
      </w:r>
      <w:r>
        <w:t xml:space="preserve"> los “typedef”</w:t>
      </w:r>
      <w:r w:rsidR="00D02103">
        <w:t>, se le llaman “aliases”. Para declarar un alias se utiliza la palabra reservada “using” seguido del nombre del alias, un símbolo de igual y el tipo al que se le desea dar el alias. Una ventaja del “alias” sobre el “typedef” es que el alias puede usarse con plantillas directamente sin necesidad de una solución alternativa</w:t>
      </w:r>
      <w:r w:rsidR="005C1F4C">
        <w:t xml:space="preserve"> </w:t>
      </w:r>
      <w:r w:rsidR="005C1F4C">
        <w:fldChar w:fldCharType="begin"/>
      </w:r>
      <w:r w:rsidR="005C1F4C">
        <w:instrText xml:space="preserve"> ADDIN ZOTERO_ITEM CSL_CITATION {"citationID":"a235kvleeie","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C1F4C">
        <w:fldChar w:fldCharType="separate"/>
      </w:r>
      <w:r w:rsidR="005C1F4C" w:rsidRPr="005C1F4C">
        <w:rPr>
          <w:rFonts w:cs="Segoe UI"/>
        </w:rPr>
        <w:t>(Meyers, 2015)</w:t>
      </w:r>
      <w:r w:rsidR="005C1F4C">
        <w:fldChar w:fldCharType="end"/>
      </w:r>
      <w:r w:rsidR="00D02103">
        <w:t>.</w:t>
      </w:r>
    </w:p>
    <w:p w:rsidR="005C1F4C" w:rsidRDefault="005C1F4C" w:rsidP="00B020EE">
      <w:pPr>
        <w:pStyle w:val="Cita"/>
      </w:pPr>
      <w:r>
        <w:t xml:space="preserve">Como regla general, declarar un nombre dentro de </w:t>
      </w:r>
      <w:r w:rsidR="009330BC">
        <w:t xml:space="preserve">llaves limita su visibilidad, este no es el caso con las enumeraciones normales de C++, debido a esto se creó la enumeración con alcance, comúnmente llamada clases de enumeración. Las enumeraciones con alcance contaminan menos el entorno de desarrollo y no se pueden convertir implícitamente a tipos integrales, lo cual hace que la intención del desarrollador se mantenga al solamente poder compararse con el mismo tipo. Un aspecto nuevo par ambos tipos de enumeraciones es la capacidad de declararlas previo a definirlas, en el caso de las enumeraciones sin alcance se debe de </w:t>
      </w:r>
      <w:r w:rsidR="005058D6">
        <w:t xml:space="preserve">especificar que tipo interno se desea que sea </w:t>
      </w:r>
      <w:r w:rsidR="005058D6">
        <w:fldChar w:fldCharType="begin"/>
      </w:r>
      <w:r w:rsidR="005058D6">
        <w:instrText xml:space="preserve"> ADDIN ZOTERO_ITEM CSL_CITATION {"citationID":"ahrk0lh7f0","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058D6">
        <w:fldChar w:fldCharType="separate"/>
      </w:r>
      <w:r w:rsidR="005058D6" w:rsidRPr="005058D6">
        <w:rPr>
          <w:rFonts w:cs="Segoe UI"/>
        </w:rPr>
        <w:t>(Meyers, 2015)</w:t>
      </w:r>
      <w:r w:rsidR="005058D6">
        <w:fldChar w:fldCharType="end"/>
      </w:r>
      <w:r w:rsidR="005058D6">
        <w:t>.</w:t>
      </w:r>
    </w:p>
    <w:p w:rsidR="005058D6" w:rsidRDefault="00132403" w:rsidP="00B020EE">
      <w:pPr>
        <w:pStyle w:val="Cita"/>
      </w:pPr>
      <w:r>
        <w:t xml:space="preserve">Las funciones borradas son otro </w:t>
      </w:r>
      <w:r w:rsidR="001B1539">
        <w:t xml:space="preserve">aspecto de C++11, su propósito es evitar que se llamen funciones particulares. Se puede borrar una función simplemente igualándola a “delete”. En </w:t>
      </w:r>
      <w:r w:rsidR="001B1539">
        <w:lastRenderedPageBreak/>
        <w:t xml:space="preserve">C++98 se colocaba la función como privada y se igualaba a 0, hacer esto generaba un error al querer utilizar la función al momento de hacer el enlazamiento, utilizando “delete” se puede detectar en tiempo de compilación. Otra ventaja de “delete” es que se puede utilizar para eliminar cualquier función, incluyendo sobrecargas especificas </w:t>
      </w:r>
      <w:r w:rsidR="001B1539">
        <w:fldChar w:fldCharType="begin"/>
      </w:r>
      <w:r w:rsidR="001B1539">
        <w:instrText xml:space="preserve"> ADDIN ZOTERO_ITEM CSL_CITATION {"citationID":"a7dh1iul3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1B1539">
        <w:fldChar w:fldCharType="separate"/>
      </w:r>
      <w:r w:rsidR="001B1539" w:rsidRPr="001B1539">
        <w:rPr>
          <w:rFonts w:cs="Segoe UI"/>
        </w:rPr>
        <w:t>(Meyers, 2015)</w:t>
      </w:r>
      <w:r w:rsidR="001B1539">
        <w:fldChar w:fldCharType="end"/>
      </w:r>
      <w:r w:rsidR="001B1539">
        <w:t xml:space="preserve">. </w:t>
      </w:r>
    </w:p>
    <w:p w:rsidR="009330BC" w:rsidRDefault="007B6725" w:rsidP="00B020EE">
      <w:pPr>
        <w:pStyle w:val="Cita"/>
      </w:pPr>
      <w:r>
        <w:t xml:space="preserve">C++11 agrega la palabra reservada “override” para poder indicar al compilador que la función que se está declarando es </w:t>
      </w:r>
      <w:r w:rsidR="00973001">
        <w:t xml:space="preserve">un reemplazo de la función de la base. Sin esto es posible crear funciones en una clase derivada muy parecidas a la original pero no exactamente iguales, en cuyo caso no actúa como se piensa que debería actuar la función </w:t>
      </w:r>
      <w:r w:rsidR="00973001">
        <w:fldChar w:fldCharType="begin"/>
      </w:r>
      <w:r w:rsidR="00973001">
        <w:instrText xml:space="preserve"> ADDIN ZOTERO_ITEM CSL_CITATION {"citationID":"a27mvpdel1q","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973001">
        <w:fldChar w:fldCharType="separate"/>
      </w:r>
      <w:r w:rsidR="00973001" w:rsidRPr="00973001">
        <w:rPr>
          <w:rFonts w:cs="Segoe UI"/>
        </w:rPr>
        <w:t>(Meyers, 2015)</w:t>
      </w:r>
      <w:r w:rsidR="00973001">
        <w:fldChar w:fldCharType="end"/>
      </w:r>
      <w:r w:rsidR="00973001">
        <w:t>.</w:t>
      </w:r>
    </w:p>
    <w:p w:rsidR="00973001" w:rsidRDefault="004C6CFA" w:rsidP="00B020EE">
      <w:pPr>
        <w:pStyle w:val="Cita"/>
      </w:pPr>
      <w:r>
        <w:t>Los apuntadores en C++ son un</w:t>
      </w:r>
      <w:r w:rsidR="005523CE">
        <w:t xml:space="preserve"> concepto muy poderoso, y así como es de poderoso puede ser peligroso si no se tratan con cuidado. C++11 presenta la oportunidad de mantener el poder de los apuntadores en bruto con los apuntadores inteligentes. Los apuntadores inteligentes saben a quién pertenece el objeto apuntado y cuando y como destruirlo. Entre los apuntadores inteligentes existen los “auto_ptr”, los “unique_ptr”, los “shared_ptr” y los “weak_ptr” </w:t>
      </w:r>
      <w:r w:rsidR="005523CE">
        <w:fldChar w:fldCharType="begin"/>
      </w:r>
      <w:r w:rsidR="005523CE">
        <w:instrText xml:space="preserve"> ADDIN ZOTERO_ITEM CSL_CITATION {"citationID":"a133365evk9","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5523CE">
        <w:fldChar w:fldCharType="separate"/>
      </w:r>
      <w:r w:rsidR="005523CE" w:rsidRPr="005523CE">
        <w:rPr>
          <w:rFonts w:cs="Segoe UI"/>
        </w:rPr>
        <w:t>(Meyers, 2015)</w:t>
      </w:r>
      <w:r w:rsidR="005523CE">
        <w:fldChar w:fldCharType="end"/>
      </w:r>
      <w:r w:rsidR="005523CE">
        <w:t>.</w:t>
      </w:r>
    </w:p>
    <w:p w:rsidR="005523CE" w:rsidRDefault="005523CE" w:rsidP="00B020EE">
      <w:pPr>
        <w:pStyle w:val="Cita"/>
      </w:pPr>
      <w:r>
        <w:t xml:space="preserve">Los </w:t>
      </w:r>
      <w:r w:rsidR="00EF4CD6">
        <w:t xml:space="preserve">“auto_ptr” son una implementación previa a C++11 y se deben evitar, debido a que los otros apuntadores inteligentes hacen el trabajo de “auto_ptr” mucho mejor. </w:t>
      </w:r>
      <w:r w:rsidR="0003325D">
        <w:t xml:space="preserve">Cuando se </w:t>
      </w:r>
      <w:r w:rsidR="00862F51">
        <w:t>necesita un apuntador inteligente, la primera opción es el “unique_ptr”. El “unique_ptr” tiene un tamaño por defecto igual al del apuntador en bruto para la mayor parte de las operaciones.  El “unique_ptr” tiene la peculiaridad de que no puede ser copiado, esto se debe a que al copiarlo el nuevo “unique_ptr” apuntaría al mismo lugar que el original. Al momento de ser destruido un “unique_ptr” no nulo destruye a lo que sea que este apuntando en ese momento</w:t>
      </w:r>
      <w:r w:rsidR="00EC177B">
        <w:t xml:space="preserve">. Se debe tener </w:t>
      </w:r>
      <w:r w:rsidR="00EC177B">
        <w:lastRenderedPageBreak/>
        <w:t xml:space="preserve">en cuenta que si bien por defecto un “unique_ptr” es del mismo tamaño que un apuntador en bruto, el “unique_ptr” crece cuando entran en juego destructores personalizados </w:t>
      </w:r>
      <w:r w:rsidR="00EC177B">
        <w:fldChar w:fldCharType="begin"/>
      </w:r>
      <w:r w:rsidR="00EC177B">
        <w:instrText xml:space="preserve"> ADDIN ZOTERO_ITEM CSL_CITATION {"citationID":"ao8j0pfofm","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EC177B">
        <w:fldChar w:fldCharType="separate"/>
      </w:r>
      <w:r w:rsidR="00EC177B" w:rsidRPr="00EC177B">
        <w:rPr>
          <w:rFonts w:cs="Segoe UI"/>
        </w:rPr>
        <w:t>(Meyers, 2015)</w:t>
      </w:r>
      <w:r w:rsidR="00EC177B">
        <w:fldChar w:fldCharType="end"/>
      </w:r>
      <w:r w:rsidR="00862F51">
        <w:t>.</w:t>
      </w:r>
    </w:p>
    <w:p w:rsidR="00EC177B" w:rsidRDefault="007C220B" w:rsidP="00B020EE">
      <w:pPr>
        <w:pStyle w:val="Cita"/>
      </w:pPr>
      <w:r>
        <w:t xml:space="preserve"> </w:t>
      </w:r>
      <w:r w:rsidR="00B102AA">
        <w:t>La recolección de basura es una de las conveniencias de la programación moderna, pero suele ocurrir en momentos poco oportunos. C++11 introduce un concepto que permite que la colección de basura sea automática y a la vez predecible, los apuntadores compartidos o “shared_ptr”. Como su nombre lo indica los “shared_ptr” son apuntadores que no tienen posesión del objeto al que apuntan, pero entre todos los que apuntan al mismo objeto ayudan a asegurar su destrucción cuando ya no es neces</w:t>
      </w:r>
      <w:r w:rsidR="00F4654A">
        <w:t>ario.  A diferencia de los “uni</w:t>
      </w:r>
      <w:r w:rsidR="00B102AA">
        <w:t>que_ptr”, los “shared_ptr” suelen tener un apuntador hacia el objeto y uno hacia el conteo de referencias de ese objeto, el cual es dinámicamente reservado. El costo de reservar memoria dinámicamente par aun “shared_ptr” puede ser evitado utilizando “</w:t>
      </w:r>
      <w:proofErr w:type="gramStart"/>
      <w:r w:rsidR="00B102AA">
        <w:t>std::</w:t>
      </w:r>
      <w:proofErr w:type="gramEnd"/>
      <w:r w:rsidR="00B102AA">
        <w:t>make_shared”, pero no siempre se puede utilizar. Cabe destacar que es más eficiente mover un “shared_ptr” que copiarlo</w:t>
      </w:r>
      <w:r w:rsidR="00F4654A">
        <w:fldChar w:fldCharType="begin"/>
      </w:r>
      <w:r w:rsidR="00F4654A">
        <w:instrText xml:space="preserve"> ADDIN ZOTERO_ITEM CSL_CITATION {"citationID":"a1seednakob","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B102AA">
        <w:t>.</w:t>
      </w:r>
    </w:p>
    <w:p w:rsidR="00F4654A" w:rsidRDefault="00FA2121" w:rsidP="00A10AC7">
      <w:pPr>
        <w:pStyle w:val="Cita"/>
      </w:pPr>
      <w:r>
        <w:t>El cuarto tipo de apuntador inteligente es el “weak_ptr”. Este tipo de apuntado</w:t>
      </w:r>
      <w:r w:rsidR="00F4654A">
        <w:t xml:space="preserve">r inteligente puede quedar colgando, es decir que el apuntador apunte a un objeto invalido, esto se debe a que su uso es diferente al de los que se han mencionado con anterioridad. A diferencia de un “shared_ptr”, el “weak_ptr” no aumenta el conteo de referencias, debido a esto una vez que un objeto no contenga más referencias se elimina, dejando al “weak_ptr” colgado, de esta manera el “weak_ptr” no interfiere con el ciclo de vida del objeto, pero si se quiere utilizar el objeto se puede obtener un “shared_ptr” a través de un “weak_ptr”. Usos potenciales de este tipo de apuntador incluyen listas de observadores, prevención de ciclos de “shared_ptr” y hacer caches </w:t>
      </w:r>
      <w:r w:rsidR="00F4654A">
        <w:fldChar w:fldCharType="begin"/>
      </w:r>
      <w:r w:rsidR="00F4654A">
        <w:instrText xml:space="preserve"> ADDIN ZOTERO_ITEM CSL_CITATION {"citationID":"a24re7kaub3","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rsidR="00F4654A">
        <w:fldChar w:fldCharType="separate"/>
      </w:r>
      <w:r w:rsidR="00F4654A" w:rsidRPr="00F4654A">
        <w:rPr>
          <w:rFonts w:cs="Segoe UI"/>
        </w:rPr>
        <w:t>(Meyers, 2015)</w:t>
      </w:r>
      <w:r w:rsidR="00F4654A">
        <w:fldChar w:fldCharType="end"/>
      </w:r>
      <w:r w:rsidR="00F4654A">
        <w:t>.</w:t>
      </w:r>
    </w:p>
    <w:p w:rsidR="00A10AC7" w:rsidRPr="003C3606" w:rsidRDefault="00EB65F7" w:rsidP="00A10AC7">
      <w:pPr>
        <w:pStyle w:val="Cita"/>
      </w:pPr>
      <w:r>
        <w:lastRenderedPageBreak/>
        <w:t xml:space="preserve">Las expresiones lambda son nuevas en C++11, estas proveen una forma muy conveniente de crear objetos de función. Una expresión lambda es esencialmente eso, una expresión. Una cerradura es el objeto creado por una lambda, y dependiendo del tipo de captura de la lambda, puede contener copias o referencias del ambiente en que se creó la lambda. En general se utilizan para crear argumentos para funciones que aceptan funciones como parámetros </w:t>
      </w:r>
      <w:r>
        <w:fldChar w:fldCharType="begin"/>
      </w:r>
      <w:r>
        <w:instrText xml:space="preserve"> ADDIN ZOTERO_ITEM CSL_CITATION {"citationID":"agrpfje8aa","properties":{"formattedCitation":"(Meyers, 2015)","plainCitation":"(Meyers, 2015)"},"citationItems":[{"id":87,"uris":["http://zotero.org/users/local/kYSSITt9/items/9N6NSXMH"],"uri":["http://zotero.org/users/local/kYSSITt9/items/9N6NSXMH"],"itemData":{"id":87,"type":"book","title":"Effective Modern  C++: 42 specific ways to improve your use of C++11 and C++14","publisher":"O'Reilly Media Inc.","publisher-place":"1005 Gravenstein Highway North, Sebastopol, CA 95472","number-of-pages":"587","edition":"1a. ed.","event-place":"1005 Gravenstein Highway North, Sebastopol, CA 95472","author":[{"family":"Meyers","given":"Scott"}],"issued":{"date-parts":[["2015"]]}}}],"schema":"https://github.com/citation-style-language/schema/raw/master/csl-citation.json"} </w:instrText>
      </w:r>
      <w:r>
        <w:fldChar w:fldCharType="separate"/>
      </w:r>
      <w:r w:rsidRPr="00EB65F7">
        <w:rPr>
          <w:rFonts w:cs="Segoe UI"/>
        </w:rPr>
        <w:t>(Meyers, 2015)</w:t>
      </w:r>
      <w:r>
        <w:fldChar w:fldCharType="end"/>
      </w:r>
      <w:r>
        <w:t xml:space="preserve">. </w:t>
      </w:r>
    </w:p>
    <w:p w:rsidR="00092E88" w:rsidRDefault="00092E88" w:rsidP="00092E88">
      <w:pPr>
        <w:pStyle w:val="Heading2"/>
      </w:pPr>
      <w:r>
        <w:t xml:space="preserve">Herramientas de </w:t>
      </w:r>
      <w:r w:rsidR="001521C4">
        <w:t>manutención de software</w:t>
      </w:r>
    </w:p>
    <w:p w:rsidR="001521C4" w:rsidRDefault="001521C4" w:rsidP="003B2381">
      <w:r>
        <w:t>Software de construcción</w:t>
      </w:r>
      <w:r w:rsidR="003B2381">
        <w:t xml:space="preserve"> </w:t>
      </w:r>
    </w:p>
    <w:p w:rsidR="001521C4" w:rsidRDefault="001521C4" w:rsidP="001521C4">
      <w:pPr>
        <w:pStyle w:val="Cita"/>
      </w:pPr>
      <w:r>
        <w:t xml:space="preserve">Los programas de software se construyen a partir de sus archivos fuente, también conocido como código fuente. Una herramienta de construcción de software utiliza el código fuente y pasos predefinidos para ejecutar herramientas para crear el programa. A los archivos que se utilizan para tal tarea se les conoce como archivos de construcción (build files). Las herramientas de construcción deben poder construir el programa y conocer el orden en que se deben construir las partes y poder reconstruirlas independientemente de plataforma. Las herramientas de construcción generan ejecutables que pueden ser ejecutados en otras plataformas, a esto se le conoce como compilación cruzada (cross-compiling) </w:t>
      </w:r>
      <w:r>
        <w:fldChar w:fldCharType="begin"/>
      </w:r>
      <w:r w:rsidR="003563F3">
        <w:instrText xml:space="preserve"> ADDIN ZOTERO_ITEM CSL_CITATION {"citationID":"a1qsm6c513r","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1521C4">
        <w:rPr>
          <w:rFonts w:cs="Segoe UI"/>
        </w:rPr>
        <w:t>(Doar, 2005)</w:t>
      </w:r>
      <w:r>
        <w:fldChar w:fldCharType="end"/>
      </w:r>
      <w:r>
        <w:t>.</w:t>
      </w:r>
    </w:p>
    <w:p w:rsidR="006851A5" w:rsidRDefault="00B77013" w:rsidP="001521C4">
      <w:pPr>
        <w:pStyle w:val="Cita"/>
      </w:pPr>
      <w:r>
        <w:t xml:space="preserve">Escribir código fuente es sencillo hasta que la cantidad de código empieza a crecer. Para mantener manejable el código se divide en partes, hacer esto crea dependencias y es en ese momento que pueden surgir problemas. Para reducir las dependencias se han creado diversos mecanismos, como ser archivos de encabezado, encapsulamiento e interfaces. El orden en que se construye el programa juega parte importante en la construcción satisfactoria de un programa, mantener este orden no es tarea fácil, pero las herramientas de construcción de software nos </w:t>
      </w:r>
      <w:r>
        <w:lastRenderedPageBreak/>
        <w:t>ayudan a hacer justamente esto</w:t>
      </w:r>
      <w:r w:rsidR="0060657A">
        <w:t xml:space="preserve">, la tabla 1 ilustra que acciones se deben tomar al haber cambios. </w:t>
      </w:r>
      <w:r>
        <w:t xml:space="preserve"> </w:t>
      </w:r>
      <w:r>
        <w:fldChar w:fldCharType="begin"/>
      </w:r>
      <w:r w:rsidR="003563F3">
        <w:instrText xml:space="preserve"> ADDIN ZOTERO_ITEM CSL_CITATION {"citationID":"alam7jl7f","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B77013">
        <w:rPr>
          <w:rFonts w:cs="Segoe UI"/>
        </w:rPr>
        <w:t>(Doar, 2005)</w:t>
      </w:r>
      <w:r>
        <w:fldChar w:fldCharType="end"/>
      </w:r>
      <w:r>
        <w:t>.</w:t>
      </w:r>
    </w:p>
    <w:p w:rsidR="001C6CC5" w:rsidRDefault="001C6CC5" w:rsidP="001C6CC5">
      <w:pPr>
        <w:pStyle w:val="Table"/>
      </w:pPr>
      <w:r>
        <w:t xml:space="preserve">Tabla </w:t>
      </w:r>
      <w:r>
        <w:fldChar w:fldCharType="begin"/>
      </w:r>
      <w:r>
        <w:instrText xml:space="preserve"> SEQ Tabla \* ARABIC </w:instrText>
      </w:r>
      <w:r>
        <w:fldChar w:fldCharType="separate"/>
      </w:r>
      <w:r w:rsidR="004F68ED">
        <w:rPr>
          <w:noProof/>
        </w:rPr>
        <w:t>2</w:t>
      </w:r>
      <w:r>
        <w:fldChar w:fldCharType="end"/>
      </w:r>
      <w:r>
        <w:t xml:space="preserve">. </w:t>
      </w:r>
      <w:r w:rsidRPr="006A7861">
        <w:t>Razones por las cuales un proyecto d</w:t>
      </w:r>
      <w:r>
        <w:t>ebe ser reconstruido</w:t>
      </w:r>
    </w:p>
    <w:tbl>
      <w:tblPr>
        <w:tblStyle w:val="TableGrid"/>
        <w:tblW w:w="0" w:type="auto"/>
        <w:tblLook w:val="04A0" w:firstRow="1" w:lastRow="0" w:firstColumn="1" w:lastColumn="0" w:noHBand="0" w:noVBand="1"/>
      </w:tblPr>
      <w:tblGrid>
        <w:gridCol w:w="4675"/>
        <w:gridCol w:w="4675"/>
      </w:tblGrid>
      <w:tr w:rsidR="00B62F15" w:rsidTr="001C6CC5">
        <w:trPr>
          <w:cantSplit/>
        </w:trPr>
        <w:tc>
          <w:tcPr>
            <w:tcW w:w="4675" w:type="dxa"/>
          </w:tcPr>
          <w:p w:rsidR="00B62F15" w:rsidRDefault="00B62F15" w:rsidP="001C6CC5">
            <w:pPr>
              <w:pStyle w:val="TableText"/>
            </w:pPr>
            <w:r>
              <w:t>Tipo de cambio</w:t>
            </w:r>
          </w:p>
        </w:tc>
        <w:tc>
          <w:tcPr>
            <w:tcW w:w="4675" w:type="dxa"/>
          </w:tcPr>
          <w:p w:rsidR="00B62F15" w:rsidRDefault="00B62F15" w:rsidP="001C6CC5">
            <w:pPr>
              <w:pStyle w:val="TableText"/>
            </w:pPr>
            <w:r>
              <w:t>Acción que debe tomar la herramienta</w:t>
            </w:r>
          </w:p>
        </w:tc>
      </w:tr>
      <w:tr w:rsidR="00B62F15" w:rsidTr="001C6CC5">
        <w:trPr>
          <w:cantSplit/>
        </w:trPr>
        <w:tc>
          <w:tcPr>
            <w:tcW w:w="4675" w:type="dxa"/>
          </w:tcPr>
          <w:p w:rsidR="00B62F15" w:rsidRDefault="00B62F15" w:rsidP="001C6CC5">
            <w:pPr>
              <w:pStyle w:val="TableText"/>
            </w:pPr>
            <w:r>
              <w:t>Nuevos archivos agregados</w:t>
            </w:r>
          </w:p>
        </w:tc>
        <w:tc>
          <w:tcPr>
            <w:tcW w:w="4675" w:type="dxa"/>
          </w:tcPr>
          <w:p w:rsidR="00B62F15" w:rsidRDefault="00B62F15" w:rsidP="001C6CC5">
            <w:pPr>
              <w:pStyle w:val="TableText"/>
            </w:pPr>
            <w:r>
              <w:t>El desarrollador debe agregar los archivos nuevos a los archivos de construcción y revisar si están correctos.</w:t>
            </w:r>
          </w:p>
        </w:tc>
      </w:tr>
      <w:tr w:rsidR="00B62F15" w:rsidTr="001C6CC5">
        <w:trPr>
          <w:cantSplit/>
        </w:trPr>
        <w:tc>
          <w:tcPr>
            <w:tcW w:w="4675" w:type="dxa"/>
          </w:tcPr>
          <w:p w:rsidR="00B62F15" w:rsidRDefault="00B62F15" w:rsidP="001C6CC5">
            <w:pPr>
              <w:pStyle w:val="TableText"/>
            </w:pPr>
            <w:r>
              <w:t>El contenido de los archivos cambió</w:t>
            </w:r>
          </w:p>
        </w:tc>
        <w:tc>
          <w:tcPr>
            <w:tcW w:w="4675" w:type="dxa"/>
          </w:tcPr>
          <w:p w:rsidR="00B62F15" w:rsidRDefault="00B62F15" w:rsidP="001C6CC5">
            <w:pPr>
              <w:pStyle w:val="TableText"/>
            </w:pPr>
            <w:r>
              <w:t>Reconstruir el archivo; detectar si la compilación falo o fue un éxito.</w:t>
            </w:r>
          </w:p>
        </w:tc>
      </w:tr>
      <w:tr w:rsidR="00B62F15" w:rsidTr="001C6CC5">
        <w:trPr>
          <w:cantSplit/>
        </w:trPr>
        <w:tc>
          <w:tcPr>
            <w:tcW w:w="4675" w:type="dxa"/>
          </w:tcPr>
          <w:p w:rsidR="00B62F15" w:rsidRDefault="00B62F15" w:rsidP="001C6CC5">
            <w:pPr>
              <w:pStyle w:val="TableText"/>
            </w:pPr>
            <w:r>
              <w:t>Un archivo depende de un archivo que cambió.</w:t>
            </w:r>
          </w:p>
        </w:tc>
        <w:tc>
          <w:tcPr>
            <w:tcW w:w="4675" w:type="dxa"/>
          </w:tcPr>
          <w:p w:rsidR="00B62F15" w:rsidRDefault="00B62F15" w:rsidP="001C6CC5">
            <w:pPr>
              <w:pStyle w:val="TableText"/>
            </w:pPr>
            <w:r>
              <w:t>Reconstruir los archivos afectados.</w:t>
            </w:r>
          </w:p>
        </w:tc>
      </w:tr>
      <w:tr w:rsidR="00B62F15" w:rsidTr="001C6CC5">
        <w:trPr>
          <w:cantSplit/>
        </w:trPr>
        <w:tc>
          <w:tcPr>
            <w:tcW w:w="4675" w:type="dxa"/>
          </w:tcPr>
          <w:p w:rsidR="00B62F15" w:rsidRDefault="00B62F15" w:rsidP="001C6CC5">
            <w:pPr>
              <w:pStyle w:val="TableText"/>
            </w:pPr>
            <w:r>
              <w:t>Un archivo ahora depende de un archivo que ya existe.</w:t>
            </w:r>
          </w:p>
        </w:tc>
        <w:tc>
          <w:tcPr>
            <w:tcW w:w="4675" w:type="dxa"/>
          </w:tcPr>
          <w:p w:rsidR="00B62F15" w:rsidRDefault="00B62F15" w:rsidP="001C6CC5">
            <w:pPr>
              <w:pStyle w:val="TableText"/>
            </w:pPr>
            <w:r>
              <w:t>Reconstruir el árbol de dependencias. Verificar si el archivo puede ser encontrado correctamente.</w:t>
            </w:r>
          </w:p>
        </w:tc>
      </w:tr>
      <w:tr w:rsidR="00B62F15" w:rsidTr="001C6CC5">
        <w:trPr>
          <w:cantSplit/>
        </w:trPr>
        <w:tc>
          <w:tcPr>
            <w:tcW w:w="4675" w:type="dxa"/>
          </w:tcPr>
          <w:p w:rsidR="00B62F15" w:rsidRDefault="00B62F15" w:rsidP="001C6CC5">
            <w:pPr>
              <w:pStyle w:val="TableText"/>
            </w:pPr>
            <w:r>
              <w:t>Un archivo ahora depende de un nuevo archivo.</w:t>
            </w:r>
          </w:p>
        </w:tc>
        <w:tc>
          <w:tcPr>
            <w:tcW w:w="4675" w:type="dxa"/>
          </w:tcPr>
          <w:p w:rsidR="00B62F15" w:rsidRDefault="00B62F15" w:rsidP="001C6CC5">
            <w:pPr>
              <w:pStyle w:val="TableText"/>
            </w:pPr>
            <w:r>
              <w:t>Reconstruir el árbol de dependencias. Verificar la existencia del archivo</w:t>
            </w:r>
            <w:r w:rsidR="001C6CC5">
              <w:t xml:space="preserve"> nuevo o si será creado como parte de la construcción. </w:t>
            </w:r>
          </w:p>
        </w:tc>
      </w:tr>
      <w:tr w:rsidR="00B62F15" w:rsidTr="001C6CC5">
        <w:trPr>
          <w:cantSplit/>
        </w:trPr>
        <w:tc>
          <w:tcPr>
            <w:tcW w:w="4675" w:type="dxa"/>
          </w:tcPr>
          <w:p w:rsidR="00B62F15" w:rsidRDefault="001C6CC5" w:rsidP="001C6CC5">
            <w:pPr>
              <w:pStyle w:val="TableText"/>
            </w:pPr>
            <w:r>
              <w:t>Un archivo ya no depende de otro.</w:t>
            </w:r>
          </w:p>
        </w:tc>
        <w:tc>
          <w:tcPr>
            <w:tcW w:w="4675" w:type="dxa"/>
          </w:tcPr>
          <w:p w:rsidR="001C6CC5" w:rsidRDefault="001C6CC5" w:rsidP="001C6CC5">
            <w:pPr>
              <w:pStyle w:val="TableText"/>
            </w:pPr>
            <w:r>
              <w:t>Reconstruir el árbol de dependencias. Verificar si el archivo antiguo causa algún problema o si debería ser eliminado.</w:t>
            </w:r>
          </w:p>
        </w:tc>
      </w:tr>
      <w:tr w:rsidR="00B62F15" w:rsidTr="001C6CC5">
        <w:trPr>
          <w:cantSplit/>
        </w:trPr>
        <w:tc>
          <w:tcPr>
            <w:tcW w:w="4675" w:type="dxa"/>
          </w:tcPr>
          <w:p w:rsidR="00B62F15" w:rsidRDefault="001C6CC5" w:rsidP="001C6CC5">
            <w:pPr>
              <w:pStyle w:val="TableText"/>
            </w:pPr>
            <w:r>
              <w:t>Un archivo ahora depende de un archivo generado.</w:t>
            </w:r>
          </w:p>
        </w:tc>
        <w:tc>
          <w:tcPr>
            <w:tcW w:w="4675" w:type="dxa"/>
          </w:tcPr>
          <w:p w:rsidR="00B62F15" w:rsidRDefault="001C6CC5" w:rsidP="001C6CC5">
            <w:pPr>
              <w:pStyle w:val="TableText"/>
            </w:pPr>
            <w:r>
              <w:t>Asegurar que el árbol de dependencias cause la creación del archivo generado antes de que se necesite.</w:t>
            </w:r>
          </w:p>
        </w:tc>
      </w:tr>
      <w:tr w:rsidR="00B62F15" w:rsidTr="001C6CC5">
        <w:trPr>
          <w:cantSplit/>
        </w:trPr>
        <w:tc>
          <w:tcPr>
            <w:tcW w:w="4675" w:type="dxa"/>
          </w:tcPr>
          <w:p w:rsidR="00B62F15" w:rsidRDefault="001C6CC5" w:rsidP="001C6CC5">
            <w:pPr>
              <w:pStyle w:val="TableText"/>
            </w:pPr>
            <w:r>
              <w:t>Un archivo ahora depende de un archivo generado cuyo archivo fuente ha sido cambiado.</w:t>
            </w:r>
          </w:p>
        </w:tc>
        <w:tc>
          <w:tcPr>
            <w:tcW w:w="4675" w:type="dxa"/>
          </w:tcPr>
          <w:p w:rsidR="00B62F15" w:rsidRDefault="001C6CC5" w:rsidP="001C6CC5">
            <w:pPr>
              <w:pStyle w:val="TableText"/>
            </w:pPr>
            <w:r>
              <w:t>Volver a generar los archivos generados necesarios.</w:t>
            </w:r>
          </w:p>
        </w:tc>
      </w:tr>
    </w:tbl>
    <w:p w:rsidR="001521C4" w:rsidRDefault="003563F3" w:rsidP="001521C4">
      <w:r>
        <w:fldChar w:fldCharType="begin"/>
      </w:r>
      <w:r>
        <w:instrText xml:space="preserve"> ADDIN ZOTERO_ITEM CSL_CITATION {"citationID":"a24q4g94k2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fldChar w:fldCharType="separate"/>
      </w:r>
      <w:r w:rsidRPr="003563F3">
        <w:rPr>
          <w:rFonts w:cs="Segoe UI"/>
        </w:rPr>
        <w:t>(Doar, 2005)</w:t>
      </w:r>
      <w:r>
        <w:fldChar w:fldCharType="end"/>
      </w:r>
    </w:p>
    <w:p w:rsidR="0060657A" w:rsidRDefault="0060657A" w:rsidP="0060657A">
      <w:pPr>
        <w:pStyle w:val="Heading3"/>
      </w:pPr>
      <w:r>
        <w:t>Make</w:t>
      </w:r>
    </w:p>
    <w:p w:rsidR="0060657A" w:rsidRPr="002979DF" w:rsidRDefault="0060657A" w:rsidP="0060657A">
      <w:pPr>
        <w:rPr>
          <w:lang w:val="en-US"/>
        </w:rPr>
      </w:pPr>
      <w:r>
        <w:t xml:space="preserve">Make </w:t>
      </w:r>
      <w:r w:rsidR="003563F3">
        <w:t xml:space="preserve">es la herramienta de construcción original, y la más popular con desarrolladores de C y C++. Las dependencias en make se especifican explícitamente en archivos llamados convencionalmente “Makefile” o “makefile” y son escritos en su propio lenguaje de make </w:t>
      </w:r>
      <w:r w:rsidR="003563F3">
        <w:fldChar w:fldCharType="begin"/>
      </w:r>
      <w:r w:rsidR="003563F3">
        <w:instrText xml:space="preserve"> ADDIN ZOTERO_ITEM CSL_CITATION {"citationID":"a23gvms91rk","properties":{"formattedCitation":"(Doar, 2005)","plainCitation":"(Doar, 2005)"},"citationItems":[{"id":36,"uris":["http://zotero.org/users/local/kYSSITt9/items/7N57INFP"],"uri":["http://zotero.org/users/local/kYSSITt9/items/7N57INFP"],"itemData":{"id":36,"type":"book","title":"Practical Development Environments","publisher":"O'Reilly","number-of-pages":"328","ISBN":"0-596-00796-5","author":[{"family":"Doar","given":""}],"issued":{"date-parts":[["2005"]]}}}],"schema":"https://github.com/citation-style-language/schema/raw/master/csl-citation.json"} </w:instrText>
      </w:r>
      <w:r w:rsidR="003563F3">
        <w:fldChar w:fldCharType="separate"/>
      </w:r>
      <w:r w:rsidR="003563F3" w:rsidRPr="003563F3">
        <w:rPr>
          <w:rFonts w:cs="Segoe UI"/>
        </w:rPr>
        <w:t>(Doar, 2005)</w:t>
      </w:r>
      <w:r w:rsidR="003563F3">
        <w:fldChar w:fldCharType="end"/>
      </w:r>
      <w:r w:rsidR="003563F3">
        <w:t>.</w:t>
      </w:r>
    </w:p>
    <w:p w:rsidR="0073029B" w:rsidRDefault="00E641FF" w:rsidP="001521C4">
      <w:pPr>
        <w:pStyle w:val="Heading3"/>
      </w:pPr>
      <w:r>
        <w:t>CMake</w:t>
      </w:r>
    </w:p>
    <w:p w:rsidR="001521C4" w:rsidRDefault="00E641FF" w:rsidP="003563F3">
      <w:pPr>
        <w:pStyle w:val="Cita"/>
      </w:pPr>
      <w:r>
        <w:t xml:space="preserve">Cmake es una familia de herramientas de fuente abierta y de plataforma </w:t>
      </w:r>
      <w:r w:rsidR="00B514B5">
        <w:t>cruzada diseñada</w:t>
      </w:r>
      <w:r>
        <w:t xml:space="preserve"> para construir, probar y empaquetar software. Es utilizada para controlar el proceso de </w:t>
      </w:r>
      <w:r w:rsidR="00B514B5">
        <w:t xml:space="preserve">compilación </w:t>
      </w:r>
      <w:r>
        <w:t xml:space="preserve">del software utilizando una plataforma </w:t>
      </w:r>
      <w:r w:rsidR="00B514B5">
        <w:t>simple</w:t>
      </w:r>
      <w:r>
        <w:t xml:space="preserve"> y archivos de configuración </w:t>
      </w:r>
      <w:r>
        <w:lastRenderedPageBreak/>
        <w:t xml:space="preserve">independientes del compilador para generar “makefiles” nativos y espacios de trabajo que pueden utilizar el compilador de la elección del usuario </w:t>
      </w:r>
      <w:r>
        <w:fldChar w:fldCharType="begin"/>
      </w:r>
      <w:r>
        <w:instrText xml:space="preserve"> ADDIN ZOTERO_ITEM CSL_CITATION {"citationID":"a2nas8rlimp","properties":{"formattedCitation":"{\\rtf (\\uc0\\u8220{}CMake\\uc0\\u8221{}, s/f)}","plainCitation":"(“CMake”, s/f)"},"citationItems":[{"id":32,"uris":["http://zotero.org/users/local/kYSSITt9/items/ZZ7RRS9I"],"uri":["http://zotero.org/users/local/kYSSITt9/items/ZZ7RRS9I"],"itemData":{"id":32,"type":"post-weblog","title":"CMake","URL":"https://cmake.org/","accessed":{"date-parts":[["2017",6,12]]}}}],"schema":"https://github.com/citation-style-language/schema/raw/master/csl-citation.json"} </w:instrText>
      </w:r>
      <w:r>
        <w:fldChar w:fldCharType="separate"/>
      </w:r>
      <w:r w:rsidRPr="00E641FF">
        <w:rPr>
          <w:rFonts w:cs="Segoe UI"/>
          <w:szCs w:val="24"/>
        </w:rPr>
        <w:t>(“</w:t>
      </w:r>
      <w:r w:rsidR="007910A8">
        <w:rPr>
          <w:rFonts w:cs="Segoe UI"/>
          <w:szCs w:val="24"/>
        </w:rPr>
        <w:t>cmake.org</w:t>
      </w:r>
      <w:r w:rsidRPr="00E641FF">
        <w:rPr>
          <w:rFonts w:cs="Segoe UI"/>
          <w:szCs w:val="24"/>
        </w:rPr>
        <w:t>”</w:t>
      </w:r>
      <w:r>
        <w:rPr>
          <w:rFonts w:cs="Segoe UI"/>
          <w:szCs w:val="24"/>
        </w:rPr>
        <w:t>, consultado el 12/6/2017</w:t>
      </w:r>
      <w:r w:rsidRPr="00E641FF">
        <w:rPr>
          <w:rFonts w:cs="Segoe UI"/>
          <w:szCs w:val="24"/>
        </w:rPr>
        <w:t>)</w:t>
      </w:r>
      <w:r>
        <w:fldChar w:fldCharType="end"/>
      </w:r>
      <w:r w:rsidR="001521C4">
        <w:t>.</w:t>
      </w:r>
    </w:p>
    <w:p w:rsidR="004A1FF8" w:rsidRDefault="004A1FF8" w:rsidP="004A1FF8">
      <w:pPr>
        <w:pStyle w:val="Heading2"/>
        <w:numPr>
          <w:ilvl w:val="0"/>
          <w:numId w:val="0"/>
        </w:numPr>
        <w:ind w:left="576"/>
      </w:pPr>
    </w:p>
    <w:p w:rsidR="003563F3" w:rsidRDefault="003563F3" w:rsidP="003563F3">
      <w:pPr>
        <w:pStyle w:val="Heading2"/>
      </w:pPr>
      <w:r>
        <w:t>Compilador</w:t>
      </w:r>
    </w:p>
    <w:p w:rsidR="003563F3" w:rsidRDefault="003563F3" w:rsidP="00C24A0B">
      <w:pPr>
        <w:pStyle w:val="Cita"/>
      </w:pPr>
      <w:r>
        <w:t xml:space="preserve">Compilar es el proceso en el que el código fuente de un programa se traduce a </w:t>
      </w:r>
      <w:r w:rsidR="00C24A0B">
        <w:t xml:space="preserve">objetos, normalmente el objeto se encuentra en código de máquina. Un compilador es un programa que hace esto, el resultado de una compilación suele ser un programa ejecutable. </w:t>
      </w:r>
      <w:r w:rsidR="00C24A0B">
        <w:fldChar w:fldCharType="begin"/>
      </w:r>
      <w:r w:rsidR="00C24A0B">
        <w:instrText xml:space="preserve"> ADDIN ZOTERO_ITEM CSL_CITATION {"citationID":"a2nleaftqdu","properties":{"formattedCitation":"(Joyanes Aguilar, 2006)","plainCitation":"(Joyanes Aguilar, 2006)"},"citationItems":[{"id":7,"uris":["http://zotero.org/users/local/kYSSITt9/items/4EK3IE6Z"],"uri":["http://zotero.org/users/local/kYSSITt9/items/4EK3IE6Z"],"itemData":{"id":7,"type":"book","title":"Programación en C++: algoritmos, estructuras de datos y objetos","publisher":"McGraw-Hill España","publisher-place":"España","number-of-pages":"890","edition":"Segunda Edición","event-place":"España","ISBN":"978-84-481-7391-3","language":"Español","author":[{"family":"Joyanes Aguilar","given":"Luis"}],"issued":{"date-parts":[["2006"]]}}}],"schema":"https://github.com/citation-style-language/schema/raw/master/csl-citation.json"} </w:instrText>
      </w:r>
      <w:r w:rsidR="00C24A0B">
        <w:fldChar w:fldCharType="separate"/>
      </w:r>
      <w:r w:rsidR="00C24A0B" w:rsidRPr="00C24A0B">
        <w:rPr>
          <w:rFonts w:cs="Segoe UI"/>
        </w:rPr>
        <w:t>(Joyanes Aguilar, 2006)</w:t>
      </w:r>
      <w:r w:rsidR="00C24A0B">
        <w:fldChar w:fldCharType="end"/>
      </w:r>
      <w:r w:rsidR="00C24A0B">
        <w:t xml:space="preserve">. </w:t>
      </w:r>
    </w:p>
    <w:p w:rsidR="00F76EF0" w:rsidRPr="00F76EF0" w:rsidRDefault="00F76EF0" w:rsidP="00F76EF0">
      <w:pPr>
        <w:pStyle w:val="Heading3"/>
      </w:pPr>
      <w:r>
        <w:t>GCC y G++</w:t>
      </w:r>
    </w:p>
    <w:p w:rsidR="001E202F" w:rsidRDefault="00F76EF0" w:rsidP="001E202F">
      <w:pPr>
        <w:pStyle w:val="Cita"/>
      </w:pPr>
      <w:r>
        <w:t xml:space="preserve">GCC por sus siglas en ingles quiere decir colección de compiladores de GNU (GNU Compiler Collection), es una distribución integrada de compiladores para varios lenguajes de programación importantes. Estos incluyen en este momento C, C++, Java, Fortran, Ada, Objective-C y Objective-C++. El compilador GNU para C++ es G++, el cual genera directamente código de </w:t>
      </w:r>
      <w:r w:rsidR="001E202F">
        <w:t xml:space="preserve">máquina </w:t>
      </w:r>
      <w:r w:rsidR="001E202F">
        <w:fldChar w:fldCharType="begin"/>
      </w:r>
      <w:r w:rsidR="001E202F">
        <w:instrText xml:space="preserve"> ADDIN ZOTERO_ITEM CSL_CITATION {"citationID":"a1am0gt0kub","properties":{"formattedCitation":"{\\rtf (\\uc0\\u8220{}G++ and GCC - Using the GNU Compiler Collection (GCC)\\uc0\\u8221{}, s/f)}","plainCitation":"(“G++ and GCC - Using the GNU Compiler Collection (GCC)”, s/f)"},"citationItems":[{"id":37,"uris":["http://zotero.org/users/local/kYSSITt9/items/HVCERRMM"],"uri":["http://zotero.org/users/local/kYSSITt9/items/HVCERRMM"],"itemData":{"id":37,"type":"webpage","title":"G++ and GCC - Using the GNU Compiler Collection (GCC)","URL":"https://gcc.gnu.org/onlinedocs/gcc-4.0.2/gcc/G_002b_002b-and-GCC.html","accessed":{"date-parts":[["2017",6,12]]}}}],"schema":"https://github.com/citation-style-language/schema/raw/master/csl-citation.json"} </w:instrText>
      </w:r>
      <w:r w:rsidR="001E202F">
        <w:fldChar w:fldCharType="separate"/>
      </w:r>
      <w:r w:rsidR="001E202F" w:rsidRPr="001E202F">
        <w:rPr>
          <w:rFonts w:cs="Segoe UI"/>
          <w:szCs w:val="24"/>
        </w:rPr>
        <w:t>(“G++ and GCC - Using the GNU Compiler Collection (GCC)”</w:t>
      </w:r>
      <w:r w:rsidR="001E202F">
        <w:rPr>
          <w:rFonts w:cs="Segoe UI"/>
          <w:szCs w:val="24"/>
        </w:rPr>
        <w:t>, consultado el 12/6/2017</w:t>
      </w:r>
      <w:r w:rsidR="001E202F" w:rsidRPr="001E202F">
        <w:rPr>
          <w:rFonts w:cs="Segoe UI"/>
          <w:szCs w:val="24"/>
        </w:rPr>
        <w:t>)</w:t>
      </w:r>
      <w:r w:rsidR="001E202F">
        <w:fldChar w:fldCharType="end"/>
      </w:r>
      <w:r>
        <w:t>.</w:t>
      </w:r>
    </w:p>
    <w:p w:rsidR="001E202F" w:rsidRDefault="001E202F" w:rsidP="001E202F">
      <w:pPr>
        <w:pStyle w:val="Heading2"/>
      </w:pPr>
      <w:r>
        <w:t>Entorno Integrado de Desarrollo</w:t>
      </w:r>
    </w:p>
    <w:p w:rsidR="001E202F" w:rsidRDefault="00E139C9" w:rsidP="00E139C9">
      <w:pPr>
        <w:pStyle w:val="Cita"/>
      </w:pPr>
      <w:r>
        <w:t>Un entorno de desarrollo integrado</w:t>
      </w:r>
      <w:r w:rsidR="00B14A30">
        <w:t xml:space="preserve"> (IDE por sus siglas en inglés)</w:t>
      </w:r>
      <w:r>
        <w:t xml:space="preserve"> está diseñado para facilitar el trabajo de desarrollo.</w:t>
      </w:r>
      <w:r w:rsidR="00B14A30">
        <w:t xml:space="preserve"> Los IDEs contienen características como:</w:t>
      </w:r>
    </w:p>
    <w:p w:rsidR="00B14A30" w:rsidRDefault="00B14A30" w:rsidP="00B14A30">
      <w:pPr>
        <w:pStyle w:val="Cita"/>
        <w:numPr>
          <w:ilvl w:val="0"/>
          <w:numId w:val="9"/>
        </w:numPr>
      </w:pPr>
      <w:r>
        <w:t>Una consola para ingresar comandos.</w:t>
      </w:r>
    </w:p>
    <w:p w:rsidR="00B14A30" w:rsidRDefault="00B14A30" w:rsidP="00B14A30">
      <w:pPr>
        <w:pStyle w:val="Cita"/>
        <w:numPr>
          <w:ilvl w:val="0"/>
          <w:numId w:val="9"/>
        </w:numPr>
      </w:pPr>
      <w:r>
        <w:t>Editor de código fuente.</w:t>
      </w:r>
    </w:p>
    <w:p w:rsidR="00B14A30" w:rsidRDefault="00B14A30" w:rsidP="00B14A30">
      <w:pPr>
        <w:pStyle w:val="Cita"/>
        <w:numPr>
          <w:ilvl w:val="0"/>
          <w:numId w:val="9"/>
        </w:numPr>
      </w:pPr>
      <w:r>
        <w:t>Explorador de objetos.</w:t>
      </w:r>
    </w:p>
    <w:p w:rsidR="00B14A30" w:rsidRDefault="00B14A30" w:rsidP="00B14A30">
      <w:pPr>
        <w:pStyle w:val="Cita"/>
        <w:numPr>
          <w:ilvl w:val="0"/>
          <w:numId w:val="9"/>
        </w:numPr>
      </w:pPr>
      <w:r>
        <w:lastRenderedPageBreak/>
        <w:t>Interfaces para compilar y correr el software.</w:t>
      </w:r>
    </w:p>
    <w:p w:rsidR="00B14A30" w:rsidRDefault="00B14A30" w:rsidP="00B14A30">
      <w:pPr>
        <w:pStyle w:val="Cita"/>
        <w:numPr>
          <w:ilvl w:val="0"/>
          <w:numId w:val="9"/>
        </w:numPr>
      </w:pPr>
      <w:r>
        <w:t>Manejo de proyectos.</w:t>
      </w:r>
    </w:p>
    <w:p w:rsidR="00B14A30" w:rsidRDefault="00B14A30" w:rsidP="00B14A30">
      <w:pPr>
        <w:pStyle w:val="Cita"/>
        <w:numPr>
          <w:ilvl w:val="0"/>
          <w:numId w:val="9"/>
        </w:numPr>
      </w:pPr>
      <w:r>
        <w:t>Asistencia de depuramiento.</w:t>
      </w:r>
    </w:p>
    <w:p w:rsidR="00B14A30" w:rsidRDefault="00B14A30" w:rsidP="00B14A30">
      <w:pPr>
        <w:pStyle w:val="Cita"/>
        <w:numPr>
          <w:ilvl w:val="0"/>
          <w:numId w:val="9"/>
        </w:numPr>
      </w:pPr>
      <w:r>
        <w:t>Editores de objetos.</w:t>
      </w:r>
    </w:p>
    <w:p w:rsidR="00B14A30" w:rsidRPr="001E202F" w:rsidRDefault="00B14A30" w:rsidP="00E2579A">
      <w:pPr>
        <w:pStyle w:val="Cita"/>
        <w:numPr>
          <w:ilvl w:val="0"/>
          <w:numId w:val="9"/>
        </w:numPr>
      </w:pPr>
      <w:r>
        <w:t xml:space="preserve">Integración con la documentación </w:t>
      </w:r>
      <w:r>
        <w:fldChar w:fldCharType="begin"/>
      </w:r>
      <w:r>
        <w:instrText xml:space="preserve"> ADDIN ZOTERO_ITEM CSL_CITATION {"citationID":"a9mkt7h9mf","properties":{"formattedCitation":"(Verzani, 2011)","plainCitation":"(Verzani, 2011)"},"citationItems":[{"id":39,"uris":["http://zotero.org/users/local/kYSSITt9/items/CBM4MAIE"],"uri":["http://zotero.org/users/local/kYSSITt9/items/CBM4MAIE"],"itemData":{"id":39,"type":"book","title":"Getting Started with RStudio","publisher":"O'Reilly Media Inc.","publisher-place":"United States of America","number-of-pages":"92","edition":"1a. ed.","event-place":"United States of America","ISBN":"978-1-4493-0903-9","language":"English","author":[{"family":"Verzani","given":"John"}],"issued":{"date-parts":[["2011"]]}}}],"schema":"https://github.com/citation-style-language/schema/raw/master/csl-citation.json"} </w:instrText>
      </w:r>
      <w:r>
        <w:fldChar w:fldCharType="separate"/>
      </w:r>
      <w:r w:rsidRPr="00B14A30">
        <w:rPr>
          <w:rFonts w:cs="Segoe UI"/>
        </w:rPr>
        <w:t>(Verzani, 2011)</w:t>
      </w:r>
      <w:r>
        <w:fldChar w:fldCharType="end"/>
      </w:r>
      <w:r w:rsidR="00E2579A">
        <w:t>.</w:t>
      </w:r>
    </w:p>
    <w:p w:rsidR="001637BA" w:rsidRDefault="001637BA" w:rsidP="004066FE">
      <w:pPr>
        <w:pStyle w:val="Heading3"/>
      </w:pPr>
      <w:r>
        <w:t>QtCreator</w:t>
      </w:r>
    </w:p>
    <w:p w:rsidR="00B514B5" w:rsidRDefault="00B514B5" w:rsidP="00B514B5">
      <w:pPr>
        <w:pStyle w:val="Cita"/>
      </w:pPr>
      <w:r>
        <w:t xml:space="preserve">QtCreator es un entorno de desarrollo integrado de plataforma cruzada para el desarrollo de aplicaciones de escritorio, empotradas o móviles. </w:t>
      </w:r>
      <w:r>
        <w:fldChar w:fldCharType="begin"/>
      </w:r>
      <w:r>
        <w:instrText xml:space="preserve"> ADDIN ZOTERO_ITEM CSL_CITATION {"citationID":"asi9apssv4","properties":{"formattedCitation":"{\\rtf (\\uc0\\u8220{}Qt Creator Manual\\uc0\\u8221{}, s/f)}","plainCitation":"(“Qt Creator Manual”, s/f)"},"citationItems":[{"id":34,"uris":["http://zotero.org/users/local/kYSSITt9/items/MCHQN4PH"],"uri":["http://zotero.org/users/local/kYSSITt9/items/MCHQN4PH"],"itemData":{"id":34,"type":"webpage","title":"Qt Creator Manual","URL":"http://doc.qt.io/qtcreator/","accessed":{"date-parts":[["2017",6,12]]}}}],"schema":"https://github.com/citation-style-language/schema/raw/master/csl-citation.json"} </w:instrText>
      </w:r>
      <w:r>
        <w:fldChar w:fldCharType="separate"/>
      </w:r>
      <w:r w:rsidRPr="00B514B5">
        <w:rPr>
          <w:rFonts w:cs="Segoe UI"/>
          <w:szCs w:val="24"/>
        </w:rPr>
        <w:t>(“http://doc.qt.io/qtcreator/”</w:t>
      </w:r>
      <w:r>
        <w:rPr>
          <w:rFonts w:cs="Segoe UI"/>
          <w:szCs w:val="24"/>
        </w:rPr>
        <w:t>, consultado el 12/6/2017</w:t>
      </w:r>
      <w:r w:rsidRPr="00B514B5">
        <w:rPr>
          <w:rFonts w:cs="Segoe UI"/>
          <w:szCs w:val="24"/>
        </w:rPr>
        <w:t>)</w:t>
      </w:r>
      <w:r>
        <w:fldChar w:fldCharType="end"/>
      </w:r>
      <w:r w:rsidR="00EB66E5">
        <w:t xml:space="preserve">. Se puede ver el espacio de trabajo de QtCreator en la </w:t>
      </w:r>
      <w:r w:rsidR="00EB66E5">
        <w:fldChar w:fldCharType="begin"/>
      </w:r>
      <w:r w:rsidR="00EB66E5">
        <w:instrText xml:space="preserve"> REF _Ref485680045 \h </w:instrText>
      </w:r>
      <w:r w:rsidR="00EB66E5">
        <w:fldChar w:fldCharType="separate"/>
      </w:r>
      <w:r w:rsidR="00EB66E5">
        <w:t xml:space="preserve">Ilustración </w:t>
      </w:r>
      <w:r w:rsidR="00EB66E5">
        <w:rPr>
          <w:noProof/>
        </w:rPr>
        <w:t>9</w:t>
      </w:r>
      <w:r w:rsidR="00EB66E5">
        <w:t>.</w:t>
      </w:r>
      <w:r w:rsidR="00EB66E5">
        <w:fldChar w:fldCharType="end"/>
      </w:r>
      <w:r w:rsidR="00EB66E5">
        <w:t xml:space="preserve"> </w:t>
      </w:r>
    </w:p>
    <w:p w:rsidR="00EB66E5" w:rsidRDefault="00EB66E5" w:rsidP="00EB66E5">
      <w:pPr>
        <w:pStyle w:val="Cita"/>
        <w:keepNext/>
        <w:jc w:val="center"/>
      </w:pPr>
      <w:r>
        <w:rPr>
          <w:noProof/>
        </w:rPr>
        <w:lastRenderedPageBreak/>
        <w:drawing>
          <wp:inline distT="0" distB="0" distL="0" distR="0" wp14:anchorId="17B87BE7" wp14:editId="2E900D5A">
            <wp:extent cx="5943600" cy="43592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359275"/>
                    </a:xfrm>
                    <a:prstGeom prst="rect">
                      <a:avLst/>
                    </a:prstGeom>
                  </pic:spPr>
                </pic:pic>
              </a:graphicData>
            </a:graphic>
          </wp:inline>
        </w:drawing>
      </w:r>
    </w:p>
    <w:p w:rsidR="00EB66E5" w:rsidRDefault="00EB66E5" w:rsidP="00EB66E5">
      <w:pPr>
        <w:pStyle w:val="Caption"/>
      </w:pPr>
      <w:bookmarkStart w:id="11" w:name="_Ref485680045"/>
      <w:r>
        <w:t xml:space="preserve">Ilustración </w:t>
      </w:r>
      <w:r>
        <w:fldChar w:fldCharType="begin"/>
      </w:r>
      <w:r>
        <w:instrText xml:space="preserve"> SEQ Ilustración \* ARABIC </w:instrText>
      </w:r>
      <w:r>
        <w:fldChar w:fldCharType="separate"/>
      </w:r>
      <w:r w:rsidR="00FD5231">
        <w:rPr>
          <w:noProof/>
        </w:rPr>
        <w:t>13</w:t>
      </w:r>
      <w:r>
        <w:fldChar w:fldCharType="end"/>
      </w:r>
      <w:r>
        <w:t>. Ejemplo de un espacio de trabajo en QtCreator</w:t>
      </w:r>
      <w:bookmarkEnd w:id="11"/>
    </w:p>
    <w:p w:rsidR="00EB66E5" w:rsidRPr="00EB66E5" w:rsidRDefault="00EB66E5" w:rsidP="00EB66E5">
      <w:pPr>
        <w:pStyle w:val="IllustrationQuote"/>
      </w:pPr>
      <w:r>
        <w:t xml:space="preserve">Fuente: </w:t>
      </w:r>
      <w:r>
        <w:fldChar w:fldCharType="begin"/>
      </w:r>
      <w:r>
        <w:instrText xml:space="preserve"> ADDIN ZOTERO_ITEM CSL_CITATION {"citationID":"a11jnpvtd1c","properties":{"formattedCitation":"(Qt Corporation, 2017)","plainCitation":"(Qt Corporation, 2017)"},"citationItems":[{"id":89,"uris":["http://zotero.org/users/local/kYSSITt9/items/ZAG6CZ6W"],"uri":["http://zotero.org/users/local/kYSSITt9/items/ZAG6CZ6W"],"itemData":{"id":89,"type":"graphic","title":"QtCreator Screen Capture","author":[{"family":"Qt Corporation","given":""}],"issued":{"date-parts":[["2017",6,20]]}}}],"schema":"https://github.com/citation-style-language/schema/raw/master/csl-citation.json"} </w:instrText>
      </w:r>
      <w:r>
        <w:fldChar w:fldCharType="separate"/>
      </w:r>
      <w:r w:rsidRPr="00EB66E5">
        <w:rPr>
          <w:rFonts w:cs="Segoe UI"/>
        </w:rPr>
        <w:t>(Qt Corporation, 2017)</w:t>
      </w:r>
      <w:r>
        <w:fldChar w:fldCharType="end"/>
      </w:r>
    </w:p>
    <w:p w:rsidR="00EB66E5" w:rsidRPr="00EB66E5" w:rsidRDefault="00EB66E5" w:rsidP="00EB66E5"/>
    <w:p w:rsidR="001637BA" w:rsidRPr="001637BA" w:rsidRDefault="001637BA" w:rsidP="001637BA"/>
    <w:p w:rsidR="00A8204C" w:rsidRPr="008947FF" w:rsidRDefault="00A81176" w:rsidP="00A8204C">
      <w:pPr>
        <w:pStyle w:val="Heading1"/>
      </w:pPr>
      <w:r>
        <w:t>Desarrollo del proyecto</w:t>
      </w:r>
    </w:p>
    <w:p w:rsidR="00A8204C" w:rsidRPr="00A81176" w:rsidRDefault="00657420" w:rsidP="00657420">
      <w:pPr>
        <w:rPr>
          <w:lang w:val="en-US"/>
        </w:rPr>
      </w:pPr>
      <w:r w:rsidRPr="00EB238C">
        <w:rPr>
          <w:lang w:val="en-US"/>
        </w:rPr>
        <w:t>Lorem ipsum dolor sit amet, consectetur adipiscing elit, sed do eiusmod tempor incididunt ut labore e</w:t>
      </w:r>
      <w:r w:rsidRPr="00A81176">
        <w:rPr>
          <w:lang w:val="en-US"/>
        </w:rPr>
        <w:t>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657420" w:rsidRPr="00A81176" w:rsidRDefault="00657420" w:rsidP="00657420">
      <w:pPr>
        <w:rPr>
          <w:lang w:val="en-US"/>
        </w:rPr>
      </w:pPr>
    </w:p>
    <w:p w:rsidR="00657420" w:rsidRPr="008947FF" w:rsidRDefault="00657420" w:rsidP="00657420">
      <w:pPr>
        <w:pStyle w:val="Heading2"/>
      </w:pPr>
      <w:r w:rsidRPr="008947FF">
        <w:lastRenderedPageBreak/>
        <w:t xml:space="preserve">Variables de </w:t>
      </w:r>
      <w:r w:rsidR="008947FF" w:rsidRPr="008947FF">
        <w:t>Investigación</w:t>
      </w:r>
      <w:r w:rsidRPr="008947FF">
        <w:t>/</w:t>
      </w:r>
      <w:r w:rsidR="008947FF" w:rsidRPr="008947FF">
        <w:t>Hipótesis</w:t>
      </w:r>
    </w:p>
    <w:p w:rsidR="00657420" w:rsidRPr="00A81176" w:rsidRDefault="00657420" w:rsidP="00657420">
      <w:pPr>
        <w:rPr>
          <w:shd w:val="clear" w:color="auto" w:fill="FFFFFF"/>
          <w:lang w:val="en-US"/>
        </w:rPr>
      </w:pPr>
      <w:r w:rsidRPr="00A81176">
        <w:rPr>
          <w:shd w:val="clear" w:color="auto" w:fill="FFFFFF"/>
          <w:lang w:val="en-US"/>
        </w:rPr>
        <w:t xml:space="preserve">Lorem ipsum dolor sit amet, consectetur adipiscing elit, sed do eiusmod tempor incididunt ut labore et dolore magna aliqua. </w:t>
      </w:r>
    </w:p>
    <w:p w:rsidR="00657420" w:rsidRPr="00A81176" w:rsidRDefault="00657420" w:rsidP="00657420">
      <w:pPr>
        <w:rPr>
          <w:shd w:val="clear" w:color="auto" w:fill="FFFFFF"/>
          <w:lang w:val="en-US"/>
        </w:rPr>
      </w:pPr>
      <w:r w:rsidRPr="00A81176">
        <w:rPr>
          <w:shd w:val="clear" w:color="auto" w:fill="FFFFFF"/>
          <w:lang w:val="en-US"/>
        </w:rPr>
        <w:t>Duis aute irure dolor in reprehenderit in voluptate velit esse cillum dolore eu fugiat nulla pariatur. Excepteur sint occaecat cupidatat non proident, sunt in culpa qui officia deserunt mollit anim id est laborum.</w:t>
      </w:r>
    </w:p>
    <w:p w:rsidR="00657420" w:rsidRPr="008947FF" w:rsidRDefault="00657420" w:rsidP="00657420">
      <w:pPr>
        <w:pStyle w:val="Heading2"/>
      </w:pPr>
      <w:r w:rsidRPr="008947FF">
        <w:t xml:space="preserve">Enfoque y </w:t>
      </w:r>
      <w:r w:rsidR="008947FF" w:rsidRPr="008947FF">
        <w:t>Métodos</w:t>
      </w:r>
    </w:p>
    <w:p w:rsidR="00657420" w:rsidRPr="00A81176" w:rsidRDefault="00657420" w:rsidP="00657420">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657420" w:rsidRPr="008947FF" w:rsidRDefault="008947FF" w:rsidP="00657420">
      <w:pPr>
        <w:pStyle w:val="Heading2"/>
      </w:pPr>
      <w:r w:rsidRPr="008947FF">
        <w:t>Población</w:t>
      </w:r>
      <w:r w:rsidR="00657420" w:rsidRPr="008947FF">
        <w:t xml:space="preserve"> y Muestra</w:t>
      </w:r>
    </w:p>
    <w:p w:rsidR="00657420" w:rsidRPr="00A81176" w:rsidRDefault="00657420"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657420" w:rsidRPr="008947FF" w:rsidRDefault="00F90858" w:rsidP="00F90858">
      <w:pPr>
        <w:pStyle w:val="Heading2"/>
      </w:pPr>
      <w:r w:rsidRPr="008947FF">
        <w:t>Técnicas e instrumentos aplicado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8947FF" w:rsidRDefault="00F90858" w:rsidP="00F90858">
      <w:pPr>
        <w:pStyle w:val="Heading2"/>
      </w:pPr>
      <w:r w:rsidRPr="008947FF">
        <w:t xml:space="preserve">Unidad de </w:t>
      </w:r>
      <w:r w:rsidR="008947FF" w:rsidRPr="008947FF">
        <w:t>análisis</w:t>
      </w:r>
      <w:r w:rsidRPr="008947FF">
        <w:t xml:space="preserve"> y respuesta</w:t>
      </w:r>
    </w:p>
    <w:p w:rsidR="00F90858" w:rsidRPr="00A81176" w:rsidRDefault="00F90858" w:rsidP="00F90858">
      <w:pPr>
        <w:rPr>
          <w:shd w:val="clear" w:color="auto" w:fill="FFFFFF"/>
          <w:lang w:val="en-US"/>
        </w:rPr>
      </w:pPr>
      <w:r w:rsidRPr="00A81176">
        <w:rPr>
          <w:shd w:val="clear" w:color="auto" w:fill="FFFFFF"/>
          <w:lang w:val="en-US"/>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rsidP="00F90858">
      <w:pPr>
        <w:rPr>
          <w:lang w:val="en-US"/>
        </w:rPr>
      </w:pPr>
    </w:p>
    <w:p w:rsidR="00F90858" w:rsidRPr="008947FF" w:rsidRDefault="00F90858" w:rsidP="00F90858">
      <w:pPr>
        <w:pStyle w:val="Heading2"/>
      </w:pPr>
      <w:r w:rsidRPr="008947FF">
        <w:t>Materiale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rsidP="00F90858">
      <w:pPr>
        <w:rPr>
          <w:lang w:val="en-US"/>
        </w:rPr>
      </w:pPr>
    </w:p>
    <w:p w:rsidR="00F90858" w:rsidRPr="008947FF" w:rsidRDefault="00F90858" w:rsidP="00F90858">
      <w:pPr>
        <w:pStyle w:val="Heading2"/>
      </w:pPr>
      <w:r w:rsidRPr="008947FF">
        <w:t xml:space="preserve">Fuentes de </w:t>
      </w:r>
      <w:r w:rsidR="008947FF" w:rsidRPr="008947FF">
        <w:t>información</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8947FF" w:rsidRDefault="00F90858" w:rsidP="00F90858">
      <w:pPr>
        <w:pStyle w:val="Heading2"/>
      </w:pPr>
      <w:r w:rsidRPr="008947FF">
        <w:t>Cronograma de actividade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rsidP="00F90858">
      <w:pPr>
        <w:rPr>
          <w:lang w:val="en-US"/>
        </w:rPr>
      </w:pPr>
    </w:p>
    <w:p w:rsidR="00F90858" w:rsidRPr="00A81176" w:rsidRDefault="00F90858">
      <w:pPr>
        <w:spacing w:before="0" w:after="160" w:line="259" w:lineRule="auto"/>
        <w:jc w:val="left"/>
        <w:rPr>
          <w:rFonts w:eastAsiaTheme="majorEastAsia" w:cstheme="majorBidi"/>
          <w:b/>
          <w:smallCaps/>
          <w:sz w:val="28"/>
          <w:szCs w:val="32"/>
          <w:lang w:val="en-US"/>
        </w:rPr>
      </w:pPr>
      <w:r w:rsidRPr="00A81176">
        <w:rPr>
          <w:lang w:val="en-US"/>
        </w:rPr>
        <w:br w:type="page"/>
      </w:r>
    </w:p>
    <w:p w:rsidR="00F90858" w:rsidRPr="008947FF" w:rsidRDefault="00F90858" w:rsidP="00F90858">
      <w:pPr>
        <w:pStyle w:val="Heading1"/>
      </w:pPr>
      <w:r w:rsidRPr="008947FF">
        <w:lastRenderedPageBreak/>
        <w:t xml:space="preserve">Resultados y </w:t>
      </w:r>
      <w:r w:rsidR="008947FF" w:rsidRPr="008947FF">
        <w:t>Análisi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rsidP="00F90858">
      <w:pPr>
        <w:rPr>
          <w:lang w:val="en-US"/>
        </w:rPr>
      </w:pPr>
    </w:p>
    <w:p w:rsidR="00F90858" w:rsidRPr="00A81176" w:rsidRDefault="00F90858">
      <w:pPr>
        <w:spacing w:before="0" w:after="160" w:line="259" w:lineRule="auto"/>
        <w:jc w:val="left"/>
        <w:rPr>
          <w:rFonts w:eastAsiaTheme="majorEastAsia" w:cstheme="majorBidi"/>
          <w:b/>
          <w:smallCaps/>
          <w:sz w:val="28"/>
          <w:szCs w:val="32"/>
          <w:lang w:val="en-US"/>
        </w:rPr>
      </w:pPr>
      <w:r w:rsidRPr="00A81176">
        <w:rPr>
          <w:lang w:val="en-US"/>
        </w:rPr>
        <w:br w:type="page"/>
      </w:r>
    </w:p>
    <w:p w:rsidR="00F90858" w:rsidRPr="008947FF" w:rsidRDefault="00F90858" w:rsidP="00F90858">
      <w:pPr>
        <w:pStyle w:val="Heading1"/>
      </w:pPr>
      <w:r w:rsidRPr="008947FF">
        <w:lastRenderedPageBreak/>
        <w:t>Conclusione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F90858" w:rsidP="00F90858">
      <w:pPr>
        <w:pStyle w:val="Heading1"/>
      </w:pPr>
      <w:r w:rsidRPr="008947FF">
        <w:lastRenderedPageBreak/>
        <w:t>Recomendaciones</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F90858" w:rsidP="00F90858">
      <w:pPr>
        <w:pStyle w:val="Heading1"/>
      </w:pPr>
      <w:r w:rsidRPr="008947FF">
        <w:lastRenderedPageBreak/>
        <w:t>Aplicabilidad/</w:t>
      </w:r>
      <w:r w:rsidR="008947FF" w:rsidRPr="008947FF">
        <w:t>Implementación</w:t>
      </w:r>
    </w:p>
    <w:p w:rsidR="00F90858" w:rsidRPr="00A81176" w:rsidRDefault="00F90858" w:rsidP="00F90858">
      <w:pPr>
        <w:rPr>
          <w:shd w:val="clear" w:color="auto" w:fill="FFFFFF"/>
          <w:lang w:val="en-US"/>
        </w:rPr>
      </w:pPr>
      <w:r w:rsidRPr="00A81176">
        <w:rPr>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90858" w:rsidRPr="00A81176" w:rsidRDefault="00F90858">
      <w:pPr>
        <w:spacing w:before="0" w:after="160" w:line="259" w:lineRule="auto"/>
        <w:jc w:val="left"/>
        <w:rPr>
          <w:lang w:val="en-US"/>
        </w:rPr>
      </w:pPr>
      <w:r w:rsidRPr="00A81176">
        <w:rPr>
          <w:lang w:val="en-US"/>
        </w:rPr>
        <w:br w:type="page"/>
      </w:r>
    </w:p>
    <w:p w:rsidR="00F90858" w:rsidRPr="008947FF" w:rsidRDefault="008947FF" w:rsidP="00F90858">
      <w:pPr>
        <w:pStyle w:val="Heading1"/>
      </w:pPr>
      <w:r w:rsidRPr="008947FF">
        <w:lastRenderedPageBreak/>
        <w:t>Evolución</w:t>
      </w:r>
      <w:r w:rsidR="00F90858" w:rsidRPr="008947FF">
        <w:t xml:space="preserve"> del trabajo actual</w:t>
      </w:r>
    </w:p>
    <w:p w:rsidR="00F90858" w:rsidRPr="008947FF" w:rsidRDefault="00F90858" w:rsidP="00F90858">
      <w:pPr>
        <w:rPr>
          <w:rFonts w:eastAsiaTheme="majorEastAsia" w:cstheme="majorBidi"/>
          <w:sz w:val="28"/>
          <w:szCs w:val="32"/>
        </w:rPr>
      </w:pPr>
      <w:r w:rsidRPr="008947FF">
        <w:br w:type="page"/>
      </w:r>
    </w:p>
    <w:p w:rsidR="00F23556" w:rsidRDefault="008947FF" w:rsidP="00F23556">
      <w:pPr>
        <w:pStyle w:val="CoverPageandUnindexedTitles"/>
      </w:pPr>
      <w:r w:rsidRPr="008947FF">
        <w:lastRenderedPageBreak/>
        <w:t>Bibliografía</w:t>
      </w:r>
    </w:p>
    <w:p w:rsidR="00FD5231" w:rsidRPr="00FD5231" w:rsidRDefault="00F23556" w:rsidP="00FD5231">
      <w:pPr>
        <w:pStyle w:val="Bibliography"/>
        <w:rPr>
          <w:rFonts w:cs="Segoe UI"/>
          <w:lang w:val="en-US"/>
        </w:rPr>
      </w:pPr>
      <w:r>
        <w:rPr>
          <w:lang w:val="en-US"/>
        </w:rPr>
        <w:fldChar w:fldCharType="begin"/>
      </w:r>
      <w:r w:rsidR="00B33395">
        <w:rPr>
          <w:lang w:val="en-US"/>
        </w:rPr>
        <w:instrText xml:space="preserve"> ADDIN ZOTERO_BIBL {"custom":[]} CSL_BIBLIOGRAPHY </w:instrText>
      </w:r>
      <w:r>
        <w:rPr>
          <w:lang w:val="en-US"/>
        </w:rPr>
        <w:fldChar w:fldCharType="separate"/>
      </w:r>
      <w:r w:rsidR="00FD5231" w:rsidRPr="00FD5231">
        <w:rPr>
          <w:rFonts w:cs="Segoe UI"/>
          <w:lang w:val="en-US"/>
        </w:rPr>
        <w:t xml:space="preserve">Barton, M. (2008). </w:t>
      </w:r>
      <w:r w:rsidR="00FD5231" w:rsidRPr="00FD5231">
        <w:rPr>
          <w:rFonts w:cs="Segoe UI"/>
          <w:i/>
          <w:iCs/>
          <w:lang w:val="en-US"/>
        </w:rPr>
        <w:t>Dungeons and Desktops: The History of Computer Role-Playing Games</w:t>
      </w:r>
      <w:r w:rsidR="00FD5231" w:rsidRPr="00FD5231">
        <w:rPr>
          <w:rFonts w:cs="Segoe UI"/>
          <w:lang w:val="en-US"/>
        </w:rPr>
        <w:t xml:space="preserve"> (1a. ed.). A K Peters, Ltd.</w:t>
      </w:r>
    </w:p>
    <w:p w:rsidR="00FD5231" w:rsidRPr="00FD5231" w:rsidRDefault="00FD5231" w:rsidP="00FD5231">
      <w:pPr>
        <w:pStyle w:val="Bibliography"/>
        <w:rPr>
          <w:rFonts w:cs="Segoe UI"/>
        </w:rPr>
      </w:pPr>
      <w:r w:rsidRPr="00FD5231">
        <w:rPr>
          <w:rFonts w:cs="Segoe UI"/>
          <w:lang w:val="en-US"/>
        </w:rPr>
        <w:t xml:space="preserve">Cambridge Computer Laboratory. (s/f). Computer Laboratory – The Relics Project: Archive photos. </w:t>
      </w:r>
      <w:r w:rsidRPr="00FD5231">
        <w:rPr>
          <w:rFonts w:cs="Segoe UI"/>
        </w:rPr>
        <w:t>Recuperado el 13 de junio de 2017, a partir de http://www.cl.cam.ac.uk/relics/archive_photos.html#Copyright_Licencing</w:t>
      </w:r>
    </w:p>
    <w:p w:rsidR="00FD5231" w:rsidRPr="00FD5231" w:rsidRDefault="00FD5231" w:rsidP="00FD5231">
      <w:pPr>
        <w:pStyle w:val="Bibliography"/>
        <w:rPr>
          <w:rFonts w:cs="Segoe UI"/>
        </w:rPr>
      </w:pPr>
      <w:r w:rsidRPr="00FD5231">
        <w:rPr>
          <w:rFonts w:cs="Segoe UI"/>
        </w:rPr>
        <w:t>CMake. (s/f). Recuperado el 12 de junio de 2017, a partir de https://cmake.org/</w:t>
      </w:r>
    </w:p>
    <w:p w:rsidR="00FD5231" w:rsidRPr="00FD5231" w:rsidRDefault="00FD5231" w:rsidP="00FD5231">
      <w:pPr>
        <w:pStyle w:val="Bibliography"/>
        <w:rPr>
          <w:rFonts w:cs="Segoe UI"/>
          <w:lang w:val="en-US"/>
        </w:rPr>
      </w:pPr>
      <w:r w:rsidRPr="00FD5231">
        <w:rPr>
          <w:rFonts w:cs="Segoe UI"/>
          <w:lang w:val="en-US"/>
        </w:rPr>
        <w:t xml:space="preserve">Crawford, C. (1984). </w:t>
      </w:r>
      <w:r w:rsidRPr="00FD5231">
        <w:rPr>
          <w:rFonts w:cs="Segoe UI"/>
          <w:i/>
          <w:iCs/>
          <w:lang w:val="en-US"/>
        </w:rPr>
        <w:t>The art of computer game design</w:t>
      </w:r>
      <w:r w:rsidRPr="00FD5231">
        <w:rPr>
          <w:rFonts w:cs="Segoe UI"/>
          <w:lang w:val="en-US"/>
        </w:rPr>
        <w:t>. Osborne/McGraw-Hill.</w:t>
      </w:r>
    </w:p>
    <w:p w:rsidR="00FD5231" w:rsidRPr="00FD5231" w:rsidRDefault="00FD5231" w:rsidP="00FD5231">
      <w:pPr>
        <w:pStyle w:val="Bibliography"/>
        <w:rPr>
          <w:rFonts w:cs="Segoe UI"/>
        </w:rPr>
      </w:pPr>
      <w:r w:rsidRPr="00FD5231">
        <w:rPr>
          <w:rFonts w:cs="Segoe UI"/>
          <w:lang w:val="en-US"/>
        </w:rPr>
        <w:t xml:space="preserve">Dale, N., &amp; Weems, C. (2007). </w:t>
      </w:r>
      <w:r w:rsidRPr="00FD5231">
        <w:rPr>
          <w:rFonts w:cs="Segoe UI"/>
          <w:i/>
          <w:iCs/>
        </w:rPr>
        <w:t>Programación y resolución de problemas con C++</w:t>
      </w:r>
      <w:r w:rsidRPr="00FD5231">
        <w:rPr>
          <w:rFonts w:cs="Segoe UI"/>
        </w:rPr>
        <w:t xml:space="preserve"> (Cuarta Edición). McGraw-Hill Interamericana.</w:t>
      </w:r>
    </w:p>
    <w:p w:rsidR="00FD5231" w:rsidRPr="00FD5231" w:rsidRDefault="00FD5231" w:rsidP="00FD5231">
      <w:pPr>
        <w:pStyle w:val="Bibliography"/>
        <w:rPr>
          <w:rFonts w:cs="Segoe UI"/>
        </w:rPr>
      </w:pPr>
      <w:r w:rsidRPr="00FD5231">
        <w:rPr>
          <w:rFonts w:cs="Segoe UI"/>
        </w:rPr>
        <w:t>Definition of GAME. (s/f). Recuperado el 10 de junio de 2017, a partir de https://www.merriam-webster.com/dictionary/game</w:t>
      </w:r>
    </w:p>
    <w:p w:rsidR="00FD5231" w:rsidRPr="00FD5231" w:rsidRDefault="00FD5231" w:rsidP="00FD5231">
      <w:pPr>
        <w:pStyle w:val="Bibliography"/>
        <w:rPr>
          <w:rFonts w:cs="Segoe UI"/>
          <w:lang w:val="en-US"/>
        </w:rPr>
      </w:pPr>
      <w:r w:rsidRPr="00FD5231">
        <w:rPr>
          <w:rFonts w:cs="Segoe UI"/>
          <w:lang w:val="en-US"/>
        </w:rPr>
        <w:t xml:space="preserve">Doar. (2005). </w:t>
      </w:r>
      <w:r w:rsidRPr="00FD5231">
        <w:rPr>
          <w:rFonts w:cs="Segoe UI"/>
          <w:i/>
          <w:iCs/>
          <w:lang w:val="en-US"/>
        </w:rPr>
        <w:t>Practical Development Environments</w:t>
      </w:r>
      <w:r w:rsidRPr="00FD5231">
        <w:rPr>
          <w:rFonts w:cs="Segoe UI"/>
          <w:lang w:val="en-US"/>
        </w:rPr>
        <w:t>. O’Reilly.</w:t>
      </w:r>
    </w:p>
    <w:p w:rsidR="00FD5231" w:rsidRPr="00FD5231" w:rsidRDefault="00FD5231" w:rsidP="00FD5231">
      <w:pPr>
        <w:pStyle w:val="Bibliography"/>
        <w:rPr>
          <w:rFonts w:cs="Segoe UI"/>
        </w:rPr>
      </w:pPr>
      <w:r w:rsidRPr="00FD5231">
        <w:rPr>
          <w:rFonts w:cs="Segoe UI"/>
          <w:lang w:val="en-US"/>
        </w:rPr>
        <w:t xml:space="preserve">Donarreiskoffer. (2004). </w:t>
      </w:r>
      <w:r w:rsidRPr="00FD5231">
        <w:rPr>
          <w:rFonts w:cs="Segoe UI"/>
          <w:i/>
          <w:iCs/>
          <w:lang w:val="en-US"/>
        </w:rPr>
        <w:t>English: Go board, at a Go-weekend, Hoge Rielen, Belgium</w:t>
      </w:r>
      <w:r w:rsidRPr="00FD5231">
        <w:rPr>
          <w:rFonts w:cs="Segoe UI"/>
          <w:lang w:val="en-US"/>
        </w:rPr>
        <w:t xml:space="preserve">. </w:t>
      </w:r>
      <w:r w:rsidRPr="00FD5231">
        <w:rPr>
          <w:rFonts w:cs="Segoe UI"/>
        </w:rPr>
        <w:t>Recuperado a partir de https://commons.wikimedia.org/wiki/File:Go_board.jpg</w:t>
      </w:r>
    </w:p>
    <w:p w:rsidR="00FD5231" w:rsidRPr="00FD5231" w:rsidRDefault="00FD5231" w:rsidP="00FD5231">
      <w:pPr>
        <w:pStyle w:val="Bibliography"/>
        <w:rPr>
          <w:rFonts w:cs="Segoe UI"/>
          <w:lang w:val="en-US"/>
        </w:rPr>
      </w:pPr>
      <w:r w:rsidRPr="00FD5231">
        <w:rPr>
          <w:rFonts w:cs="Segoe UI"/>
          <w:lang w:val="en-US"/>
        </w:rPr>
        <w:t xml:space="preserve">Donovan, T. (2010). </w:t>
      </w:r>
      <w:r w:rsidRPr="00FD5231">
        <w:rPr>
          <w:rFonts w:cs="Segoe UI"/>
          <w:i/>
          <w:iCs/>
          <w:lang w:val="en-US"/>
        </w:rPr>
        <w:t>Replay: The History of Video Games</w:t>
      </w:r>
      <w:r w:rsidRPr="00FD5231">
        <w:rPr>
          <w:rFonts w:cs="Segoe UI"/>
          <w:lang w:val="en-US"/>
        </w:rPr>
        <w:t xml:space="preserve"> (1a. ed.). Yellow Ant.</w:t>
      </w:r>
    </w:p>
    <w:p w:rsidR="00FD5231" w:rsidRPr="00FD5231" w:rsidRDefault="00FD5231" w:rsidP="00FD5231">
      <w:pPr>
        <w:pStyle w:val="Bibliography"/>
        <w:rPr>
          <w:rFonts w:cs="Segoe UI"/>
          <w:lang w:val="en-US"/>
        </w:rPr>
      </w:pPr>
      <w:r w:rsidRPr="00FD5231">
        <w:rPr>
          <w:rFonts w:cs="Segoe UI"/>
          <w:lang w:val="en-US"/>
        </w:rPr>
        <w:t xml:space="preserve">Emms, J. (2003). </w:t>
      </w:r>
      <w:r w:rsidRPr="00FD5231">
        <w:rPr>
          <w:rFonts w:cs="Segoe UI"/>
          <w:i/>
          <w:iCs/>
          <w:lang w:val="en-US"/>
        </w:rPr>
        <w:t>Concise Chess, the compact guide for beginners.</w:t>
      </w:r>
      <w:r w:rsidRPr="00FD5231">
        <w:rPr>
          <w:rFonts w:cs="Segoe UI"/>
          <w:lang w:val="en-US"/>
        </w:rPr>
        <w:t xml:space="preserve"> (1a. ed.). Gloucester Publishers plc.</w:t>
      </w:r>
    </w:p>
    <w:p w:rsidR="00FD5231" w:rsidRPr="00FD5231" w:rsidRDefault="00FD5231" w:rsidP="00FD5231">
      <w:pPr>
        <w:pStyle w:val="Bibliography"/>
        <w:rPr>
          <w:rFonts w:cs="Segoe UI"/>
        </w:rPr>
      </w:pPr>
      <w:r w:rsidRPr="00FD5231">
        <w:rPr>
          <w:rFonts w:cs="Segoe UI"/>
          <w:lang w:val="en-US"/>
        </w:rPr>
        <w:lastRenderedPageBreak/>
        <w:t xml:space="preserve">G++ and GCC - Using the GNU Compiler Collection (GCC). </w:t>
      </w:r>
      <w:r w:rsidRPr="00FD5231">
        <w:rPr>
          <w:rFonts w:cs="Segoe UI"/>
        </w:rPr>
        <w:t>(s/f). Recuperado el 12 de junio de 2017, a partir de https://gcc.gnu.org/onlinedocs/gcc-4.0.2/gcc/G_002b_002b-and-GCC.html</w:t>
      </w:r>
    </w:p>
    <w:p w:rsidR="00FD5231" w:rsidRPr="00FD5231" w:rsidRDefault="00FD5231" w:rsidP="00FD5231">
      <w:pPr>
        <w:pStyle w:val="Bibliography"/>
        <w:rPr>
          <w:rFonts w:cs="Segoe UI"/>
          <w:lang w:val="en-US"/>
        </w:rPr>
      </w:pPr>
      <w:r w:rsidRPr="00FD5231">
        <w:rPr>
          <w:rFonts w:cs="Segoe UI"/>
          <w:lang w:val="en-US"/>
        </w:rPr>
        <w:t xml:space="preserve">Goldberg, H. (2011). </w:t>
      </w:r>
      <w:r w:rsidRPr="00FD5231">
        <w:rPr>
          <w:rFonts w:cs="Segoe UI"/>
          <w:i/>
          <w:iCs/>
          <w:lang w:val="en-US"/>
        </w:rPr>
        <w:t xml:space="preserve">All your base </w:t>
      </w:r>
      <w:proofErr w:type="gramStart"/>
      <w:r w:rsidRPr="00FD5231">
        <w:rPr>
          <w:rFonts w:cs="Segoe UI"/>
          <w:i/>
          <w:iCs/>
          <w:lang w:val="en-US"/>
        </w:rPr>
        <w:t>are</w:t>
      </w:r>
      <w:proofErr w:type="gramEnd"/>
      <w:r w:rsidRPr="00FD5231">
        <w:rPr>
          <w:rFonts w:cs="Segoe UI"/>
          <w:i/>
          <w:iCs/>
          <w:lang w:val="en-US"/>
        </w:rPr>
        <w:t xml:space="preserve"> belong to us: how 50 years of videogames conquered pop culture</w:t>
      </w:r>
      <w:r w:rsidRPr="00FD5231">
        <w:rPr>
          <w:rFonts w:cs="Segoe UI"/>
          <w:lang w:val="en-US"/>
        </w:rPr>
        <w:t xml:space="preserve"> (1a. ed.). Three Rivers Press.</w:t>
      </w:r>
    </w:p>
    <w:p w:rsidR="00FD5231" w:rsidRPr="00FD5231" w:rsidRDefault="00FD5231" w:rsidP="00FD5231">
      <w:pPr>
        <w:pStyle w:val="Bibliography"/>
        <w:rPr>
          <w:rFonts w:cs="Segoe UI"/>
        </w:rPr>
      </w:pPr>
      <w:r w:rsidRPr="00FD5231">
        <w:rPr>
          <w:rFonts w:cs="Segoe UI"/>
          <w:lang w:val="en-US"/>
        </w:rPr>
        <w:t xml:space="preserve">Hello world/Newbie - Rosetta Code. (s/f). </w:t>
      </w:r>
      <w:r w:rsidRPr="00FD5231">
        <w:rPr>
          <w:rFonts w:cs="Segoe UI"/>
        </w:rPr>
        <w:t>Recuperado el 23 de junio de 2017, a partir de http://rosettacode.org/wiki/Hello_world/Newbie#C</w:t>
      </w:r>
    </w:p>
    <w:p w:rsidR="00FD5231" w:rsidRPr="00FD5231" w:rsidRDefault="00FD5231" w:rsidP="00FD5231">
      <w:pPr>
        <w:pStyle w:val="Bibliography"/>
        <w:rPr>
          <w:rFonts w:cs="Segoe UI"/>
        </w:rPr>
      </w:pPr>
      <w:r w:rsidRPr="00FD5231">
        <w:rPr>
          <w:rFonts w:cs="Segoe UI"/>
          <w:lang w:val="en-US"/>
        </w:rPr>
        <w:t xml:space="preserve">Hollinger, E., &amp; Ratkos, J. (1998). </w:t>
      </w:r>
      <w:r w:rsidRPr="00FD5231">
        <w:rPr>
          <w:rFonts w:cs="Segoe UI"/>
          <w:i/>
          <w:iCs/>
          <w:lang w:val="en-US"/>
        </w:rPr>
        <w:t>Final Fantasy Tactics: Prima’s official strategy guide</w:t>
      </w:r>
      <w:r w:rsidRPr="00FD5231">
        <w:rPr>
          <w:rFonts w:cs="Segoe UI"/>
          <w:lang w:val="en-US"/>
        </w:rPr>
        <w:t xml:space="preserve">. </w:t>
      </w:r>
      <w:r w:rsidRPr="00FD5231">
        <w:rPr>
          <w:rFonts w:cs="Segoe UI"/>
        </w:rPr>
        <w:t>Rocklin, California: Prima Publishing.</w:t>
      </w:r>
    </w:p>
    <w:p w:rsidR="00FD5231" w:rsidRPr="00FD5231" w:rsidRDefault="00FD5231" w:rsidP="00FD5231">
      <w:pPr>
        <w:pStyle w:val="Bibliography"/>
        <w:rPr>
          <w:rFonts w:cs="Segoe UI"/>
        </w:rPr>
      </w:pPr>
      <w:r w:rsidRPr="00FD5231">
        <w:rPr>
          <w:rFonts w:cs="Segoe UI"/>
        </w:rPr>
        <w:t xml:space="preserve">Joyanes Aguilar, L. (2006). </w:t>
      </w:r>
      <w:r w:rsidRPr="00FD5231">
        <w:rPr>
          <w:rFonts w:cs="Segoe UI"/>
          <w:i/>
          <w:iCs/>
        </w:rPr>
        <w:t>Programación en C++: algoritmos, estructuras de datos y objetos</w:t>
      </w:r>
      <w:r w:rsidRPr="00FD5231">
        <w:rPr>
          <w:rFonts w:cs="Segoe UI"/>
        </w:rPr>
        <w:t xml:space="preserve"> (Segunda Edición). España: McGraw-Hill España.</w:t>
      </w:r>
    </w:p>
    <w:p w:rsidR="00FD5231" w:rsidRPr="00FD5231" w:rsidRDefault="00FD5231" w:rsidP="00FD5231">
      <w:pPr>
        <w:pStyle w:val="Bibliography"/>
        <w:rPr>
          <w:rFonts w:cs="Segoe UI"/>
        </w:rPr>
      </w:pPr>
      <w:r w:rsidRPr="00FD5231">
        <w:rPr>
          <w:rFonts w:cs="Segoe UI"/>
        </w:rPr>
        <w:t>juego. (s/f). Recuperado el 10 de junio de 2017, a partir de http://dle.rae.es/?id=MaS6XPk</w:t>
      </w:r>
    </w:p>
    <w:p w:rsidR="00FD5231" w:rsidRPr="00FD5231" w:rsidRDefault="00FD5231" w:rsidP="00FD5231">
      <w:pPr>
        <w:pStyle w:val="Bibliography"/>
        <w:rPr>
          <w:rFonts w:cs="Segoe UI"/>
        </w:rPr>
      </w:pPr>
      <w:r w:rsidRPr="00FD5231">
        <w:rPr>
          <w:rFonts w:cs="Segoe UI"/>
          <w:lang w:val="en-US"/>
        </w:rPr>
        <w:t xml:space="preserve">Light, A. (s/f). </w:t>
      </w:r>
      <w:r w:rsidRPr="00FD5231">
        <w:rPr>
          <w:rFonts w:cs="Segoe UI"/>
          <w:i/>
          <w:iCs/>
          <w:lang w:val="en-US"/>
        </w:rPr>
        <w:t>English: Chess pieces – left to right: king, rook, queen, pawn, knight and bishop.</w:t>
      </w:r>
      <w:r w:rsidRPr="00FD5231">
        <w:rPr>
          <w:rFonts w:cs="Segoe UI"/>
          <w:lang w:val="en-US"/>
        </w:rPr>
        <w:t xml:space="preserve"> </w:t>
      </w:r>
      <w:r w:rsidRPr="00FD5231">
        <w:rPr>
          <w:rFonts w:cs="Segoe UI"/>
        </w:rPr>
        <w:t>Recuperado a partir de https://commons.wikimedia.org/wiki/File:ChessSet.jpg</w:t>
      </w:r>
    </w:p>
    <w:p w:rsidR="00FD5231" w:rsidRPr="00FD5231" w:rsidRDefault="00FD5231" w:rsidP="00FD5231">
      <w:pPr>
        <w:pStyle w:val="Bibliography"/>
        <w:rPr>
          <w:rFonts w:cs="Segoe UI"/>
          <w:lang w:val="en-US"/>
        </w:rPr>
      </w:pPr>
      <w:r w:rsidRPr="00FD5231">
        <w:rPr>
          <w:rFonts w:cs="Segoe UI"/>
          <w:lang w:val="en-US"/>
        </w:rPr>
        <w:t xml:space="preserve">McConnell, S. (2004). </w:t>
      </w:r>
      <w:r w:rsidRPr="00FD5231">
        <w:rPr>
          <w:rFonts w:cs="Segoe UI"/>
          <w:i/>
          <w:iCs/>
          <w:lang w:val="en-US"/>
        </w:rPr>
        <w:t>Code Complete: A practical book of software construction</w:t>
      </w:r>
      <w:r w:rsidRPr="00FD5231">
        <w:rPr>
          <w:rFonts w:cs="Segoe UI"/>
          <w:lang w:val="en-US"/>
        </w:rPr>
        <w:t xml:space="preserve"> (2a. ed.). Redmond, Washington: Microsoft Press.</w:t>
      </w:r>
    </w:p>
    <w:p w:rsidR="00FD5231" w:rsidRPr="00FD5231" w:rsidRDefault="00FD5231" w:rsidP="00FD5231">
      <w:pPr>
        <w:pStyle w:val="Bibliography"/>
        <w:rPr>
          <w:rFonts w:cs="Segoe UI"/>
          <w:lang w:val="en-US"/>
        </w:rPr>
      </w:pPr>
      <w:r w:rsidRPr="00FD5231">
        <w:rPr>
          <w:rFonts w:cs="Segoe UI"/>
          <w:lang w:val="en-US"/>
        </w:rPr>
        <w:t xml:space="preserve">Meyers, S. (2015). </w:t>
      </w:r>
      <w:r w:rsidRPr="00FD5231">
        <w:rPr>
          <w:rFonts w:cs="Segoe UI"/>
          <w:i/>
          <w:iCs/>
          <w:lang w:val="en-US"/>
        </w:rPr>
        <w:t xml:space="preserve">Effective </w:t>
      </w:r>
      <w:proofErr w:type="gramStart"/>
      <w:r w:rsidRPr="00FD5231">
        <w:rPr>
          <w:rFonts w:cs="Segoe UI"/>
          <w:i/>
          <w:iCs/>
          <w:lang w:val="en-US"/>
        </w:rPr>
        <w:t>Modern  C++</w:t>
      </w:r>
      <w:proofErr w:type="gramEnd"/>
      <w:r w:rsidRPr="00FD5231">
        <w:rPr>
          <w:rFonts w:cs="Segoe UI"/>
          <w:i/>
          <w:iCs/>
          <w:lang w:val="en-US"/>
        </w:rPr>
        <w:t>: 42 specific ways to improve your use of C++11 and C++14</w:t>
      </w:r>
      <w:r w:rsidRPr="00FD5231">
        <w:rPr>
          <w:rFonts w:cs="Segoe UI"/>
          <w:lang w:val="en-US"/>
        </w:rPr>
        <w:t xml:space="preserve"> (1a. ed.). 1005 Gravenstein Highway North, Sebastopol, CA 95472: O’Reilly Media Inc.</w:t>
      </w:r>
    </w:p>
    <w:p w:rsidR="00FD5231" w:rsidRPr="00FD5231" w:rsidRDefault="00FD5231" w:rsidP="00FD5231">
      <w:pPr>
        <w:pStyle w:val="Bibliography"/>
        <w:rPr>
          <w:rFonts w:cs="Segoe UI"/>
        </w:rPr>
      </w:pPr>
      <w:r w:rsidRPr="00FD5231">
        <w:rPr>
          <w:rFonts w:cs="Segoe UI"/>
          <w:lang w:val="en-US"/>
        </w:rPr>
        <w:lastRenderedPageBreak/>
        <w:t xml:space="preserve">Moroboshi. (2005). </w:t>
      </w:r>
      <w:r w:rsidRPr="00FD5231">
        <w:rPr>
          <w:rFonts w:cs="Segoe UI"/>
          <w:i/>
          <w:iCs/>
          <w:lang w:val="en-US"/>
        </w:rPr>
        <w:t xml:space="preserve">The picture show the map of a Dungeons and Dragons game, I (“Rocco Pier Luigi”, </w:t>
      </w:r>
      <w:proofErr w:type="gramStart"/>
      <w:r w:rsidRPr="00FD5231">
        <w:rPr>
          <w:rFonts w:cs="Segoe UI"/>
          <w:i/>
          <w:iCs/>
          <w:lang w:val="en-US"/>
        </w:rPr>
        <w:t>user:Moroboshi</w:t>
      </w:r>
      <w:proofErr w:type="gramEnd"/>
      <w:r w:rsidRPr="00FD5231">
        <w:rPr>
          <w:rFonts w:cs="Segoe UI"/>
          <w:i/>
          <w:iCs/>
          <w:lang w:val="en-US"/>
        </w:rPr>
        <w:t xml:space="preserve"> took this pictures the 13 July 2005</w:t>
      </w:r>
      <w:r w:rsidRPr="00FD5231">
        <w:rPr>
          <w:rFonts w:cs="Segoe UI"/>
          <w:lang w:val="en-US"/>
        </w:rPr>
        <w:t xml:space="preserve">. </w:t>
      </w:r>
      <w:r w:rsidRPr="00FD5231">
        <w:rPr>
          <w:rFonts w:cs="Segoe UI"/>
        </w:rPr>
        <w:t>Recuperado a partir de https://commons.wikimedia.org/wiki/File:Dungeons_and_Dragons_game.jpg</w:t>
      </w:r>
    </w:p>
    <w:p w:rsidR="00FD5231" w:rsidRPr="00FD5231" w:rsidRDefault="00FD5231" w:rsidP="00FD5231">
      <w:pPr>
        <w:pStyle w:val="Bibliography"/>
        <w:rPr>
          <w:rFonts w:cs="Segoe UI"/>
          <w:lang w:val="en-US"/>
        </w:rPr>
      </w:pPr>
      <w:r w:rsidRPr="00FD5231">
        <w:rPr>
          <w:rFonts w:cs="Segoe UI"/>
          <w:lang w:val="en-US"/>
        </w:rPr>
        <w:t xml:space="preserve">Nintendo. (1990). </w:t>
      </w:r>
      <w:r w:rsidRPr="00FD5231">
        <w:rPr>
          <w:rFonts w:cs="Segoe UI"/>
          <w:i/>
          <w:iCs/>
          <w:lang w:val="en-US"/>
        </w:rPr>
        <w:t>Final Fantasy Explorer’s Handbook</w:t>
      </w:r>
      <w:r w:rsidRPr="00FD5231">
        <w:rPr>
          <w:rFonts w:cs="Segoe UI"/>
          <w:lang w:val="en-US"/>
        </w:rPr>
        <w:t>. Nintendo Of America Inc.</w:t>
      </w:r>
    </w:p>
    <w:p w:rsidR="00FD5231" w:rsidRPr="00FD5231" w:rsidRDefault="00FD5231" w:rsidP="00FD5231">
      <w:pPr>
        <w:pStyle w:val="Bibliography"/>
        <w:rPr>
          <w:rFonts w:cs="Segoe UI"/>
          <w:lang w:val="en-US"/>
        </w:rPr>
      </w:pPr>
      <w:r w:rsidRPr="00FD5231">
        <w:rPr>
          <w:rFonts w:cs="Segoe UI"/>
          <w:lang w:val="en-US"/>
        </w:rPr>
        <w:t xml:space="preserve">Nipon Ichi Software. (2006). </w:t>
      </w:r>
      <w:r w:rsidRPr="00FD5231">
        <w:rPr>
          <w:rFonts w:cs="Segoe UI"/>
          <w:i/>
          <w:iCs/>
          <w:lang w:val="en-US"/>
        </w:rPr>
        <w:t>Disgaea 2: Dark Hero Days</w:t>
      </w:r>
      <w:r w:rsidRPr="00FD5231">
        <w:rPr>
          <w:rFonts w:cs="Segoe UI"/>
          <w:lang w:val="en-US"/>
        </w:rPr>
        <w:t>.</w:t>
      </w:r>
    </w:p>
    <w:p w:rsidR="00FD5231" w:rsidRPr="00FD5231" w:rsidRDefault="00FD5231" w:rsidP="00FD5231">
      <w:pPr>
        <w:pStyle w:val="Bibliography"/>
        <w:rPr>
          <w:rFonts w:cs="Segoe UI"/>
          <w:lang w:val="en-US"/>
        </w:rPr>
      </w:pPr>
      <w:r w:rsidRPr="00FD5231">
        <w:rPr>
          <w:rFonts w:cs="Segoe UI"/>
          <w:lang w:val="en-US"/>
        </w:rPr>
        <w:t xml:space="preserve">Qt Corporation. (2017). </w:t>
      </w:r>
      <w:r w:rsidRPr="00FD5231">
        <w:rPr>
          <w:rFonts w:cs="Segoe UI"/>
          <w:i/>
          <w:iCs/>
          <w:lang w:val="en-US"/>
        </w:rPr>
        <w:t>QtCreator Screen Capture</w:t>
      </w:r>
      <w:r w:rsidRPr="00FD5231">
        <w:rPr>
          <w:rFonts w:cs="Segoe UI"/>
          <w:lang w:val="en-US"/>
        </w:rPr>
        <w:t>.</w:t>
      </w:r>
    </w:p>
    <w:p w:rsidR="00FD5231" w:rsidRPr="00FD5231" w:rsidRDefault="00FD5231" w:rsidP="00FD5231">
      <w:pPr>
        <w:pStyle w:val="Bibliography"/>
        <w:rPr>
          <w:rFonts w:cs="Segoe UI"/>
        </w:rPr>
      </w:pPr>
      <w:r w:rsidRPr="00FD5231">
        <w:rPr>
          <w:rFonts w:cs="Segoe UI"/>
          <w:lang w:val="en-US"/>
        </w:rPr>
        <w:t xml:space="preserve">Qt Creator Manual. (s/f). </w:t>
      </w:r>
      <w:r w:rsidRPr="00FD5231">
        <w:rPr>
          <w:rFonts w:cs="Segoe UI"/>
        </w:rPr>
        <w:t>Recuperado el 12 de junio de 2017, a partir de http://doc.qt.io/qtcreator/</w:t>
      </w:r>
    </w:p>
    <w:p w:rsidR="00FD5231" w:rsidRPr="00FD5231" w:rsidRDefault="00FD5231" w:rsidP="00FD5231">
      <w:pPr>
        <w:pStyle w:val="Bibliography"/>
        <w:rPr>
          <w:rFonts w:cs="Segoe UI"/>
          <w:lang w:val="en-US"/>
        </w:rPr>
      </w:pPr>
      <w:r w:rsidRPr="00FD5231">
        <w:rPr>
          <w:rFonts w:cs="Segoe UI"/>
          <w:lang w:val="en-US"/>
        </w:rPr>
        <w:t xml:space="preserve">Rollings, A., &amp; Adams, E. (2003). </w:t>
      </w:r>
      <w:r w:rsidRPr="00FD5231">
        <w:rPr>
          <w:rFonts w:cs="Segoe UI"/>
          <w:i/>
          <w:iCs/>
          <w:lang w:val="en-US"/>
        </w:rPr>
        <w:t>Andrew Rollings and Ernest Adams on Game Design</w:t>
      </w:r>
      <w:r w:rsidRPr="00FD5231">
        <w:rPr>
          <w:rFonts w:cs="Segoe UI"/>
          <w:lang w:val="en-US"/>
        </w:rPr>
        <w:t>. New Riders Publishing.</w:t>
      </w:r>
    </w:p>
    <w:p w:rsidR="00FD5231" w:rsidRPr="00FD5231" w:rsidRDefault="00FD5231" w:rsidP="00FD5231">
      <w:pPr>
        <w:pStyle w:val="Bibliography"/>
        <w:rPr>
          <w:rFonts w:cs="Segoe UI"/>
          <w:lang w:val="en-US"/>
        </w:rPr>
      </w:pPr>
      <w:r w:rsidRPr="00FD5231">
        <w:rPr>
          <w:rFonts w:cs="Segoe UI"/>
          <w:lang w:val="en-US"/>
        </w:rPr>
        <w:t xml:space="preserve">Ross, I., Harbick, K., De Angelus, C., Meyers, N., &amp; Warriner, C. (s/f). </w:t>
      </w:r>
      <w:r w:rsidRPr="00FD5231">
        <w:rPr>
          <w:rFonts w:cs="Segoe UI"/>
          <w:i/>
          <w:iCs/>
          <w:lang w:val="en-US"/>
        </w:rPr>
        <w:t>Disgaea 2: Dark Hero Days. Official Strategy Guide</w:t>
      </w:r>
      <w:r w:rsidRPr="00FD5231">
        <w:rPr>
          <w:rFonts w:cs="Segoe UI"/>
          <w:lang w:val="en-US"/>
        </w:rPr>
        <w:t>. Double Jump.</w:t>
      </w:r>
    </w:p>
    <w:p w:rsidR="00FD5231" w:rsidRPr="00FD5231" w:rsidRDefault="00FD5231" w:rsidP="00FD5231">
      <w:pPr>
        <w:pStyle w:val="Bibliography"/>
        <w:rPr>
          <w:rFonts w:cs="Segoe UI"/>
          <w:lang w:val="en-US"/>
        </w:rPr>
      </w:pPr>
      <w:r w:rsidRPr="00FD5231">
        <w:rPr>
          <w:rFonts w:cs="Segoe UI"/>
          <w:lang w:val="en-US"/>
        </w:rPr>
        <w:t xml:space="preserve">Stroustrup, B. (1997). </w:t>
      </w:r>
      <w:r w:rsidRPr="00FD5231">
        <w:rPr>
          <w:rFonts w:cs="Segoe UI"/>
          <w:i/>
          <w:iCs/>
          <w:lang w:val="en-US"/>
        </w:rPr>
        <w:t>The C++ Programming Language</w:t>
      </w:r>
      <w:r w:rsidRPr="00FD5231">
        <w:rPr>
          <w:rFonts w:cs="Segoe UI"/>
          <w:lang w:val="en-US"/>
        </w:rPr>
        <w:t xml:space="preserve"> (3a. ed.). New Jersey: Addison-Wesley Professional.</w:t>
      </w:r>
    </w:p>
    <w:p w:rsidR="00FD5231" w:rsidRPr="00FD5231" w:rsidRDefault="00FD5231" w:rsidP="00FD5231">
      <w:pPr>
        <w:pStyle w:val="Bibliography"/>
        <w:rPr>
          <w:rFonts w:cs="Segoe UI"/>
          <w:lang w:val="en-US"/>
        </w:rPr>
      </w:pPr>
      <w:r w:rsidRPr="00FD5231">
        <w:rPr>
          <w:rFonts w:cs="Segoe UI"/>
          <w:lang w:val="en-US"/>
        </w:rPr>
        <w:t xml:space="preserve">Tresca, M. J. (2011). </w:t>
      </w:r>
      <w:r w:rsidRPr="00FD5231">
        <w:rPr>
          <w:rFonts w:cs="Segoe UI"/>
          <w:i/>
          <w:iCs/>
          <w:lang w:val="en-US"/>
        </w:rPr>
        <w:t>Of Fantasy Role-Playing Games</w:t>
      </w:r>
      <w:r w:rsidRPr="00FD5231">
        <w:rPr>
          <w:rFonts w:cs="Segoe UI"/>
          <w:lang w:val="en-US"/>
        </w:rPr>
        <w:t xml:space="preserve"> (1a. ed.). McFarland &amp; Company, Inc.</w:t>
      </w:r>
    </w:p>
    <w:p w:rsidR="00FD5231" w:rsidRPr="00FD5231" w:rsidRDefault="00FD5231" w:rsidP="00FD5231">
      <w:pPr>
        <w:pStyle w:val="Bibliography"/>
        <w:rPr>
          <w:rFonts w:cs="Segoe UI"/>
          <w:lang w:val="en-US"/>
        </w:rPr>
      </w:pPr>
      <w:r w:rsidRPr="00FD5231">
        <w:rPr>
          <w:rFonts w:cs="Segoe UI"/>
          <w:lang w:val="en-US"/>
        </w:rPr>
        <w:t xml:space="preserve">Verzani, J. (2011). </w:t>
      </w:r>
      <w:r w:rsidRPr="00FD5231">
        <w:rPr>
          <w:rFonts w:cs="Segoe UI"/>
          <w:i/>
          <w:iCs/>
          <w:lang w:val="en-US"/>
        </w:rPr>
        <w:t>Getting Started with RStudio</w:t>
      </w:r>
      <w:r w:rsidRPr="00FD5231">
        <w:rPr>
          <w:rFonts w:cs="Segoe UI"/>
          <w:lang w:val="en-US"/>
        </w:rPr>
        <w:t xml:space="preserve"> (1a. ed.). United States of America: O’Reilly Media Inc.</w:t>
      </w:r>
    </w:p>
    <w:p w:rsidR="00FD5231" w:rsidRPr="00FD5231" w:rsidRDefault="00FD5231" w:rsidP="00FD5231">
      <w:pPr>
        <w:pStyle w:val="Bibliography"/>
        <w:rPr>
          <w:rFonts w:cs="Segoe UI"/>
        </w:rPr>
      </w:pPr>
      <w:r w:rsidRPr="00FD5231">
        <w:rPr>
          <w:rFonts w:cs="Segoe UI"/>
          <w:lang w:val="en-US"/>
        </w:rPr>
        <w:t xml:space="preserve">video game - definition of video game in English | Oxford Dictionaries. </w:t>
      </w:r>
      <w:r w:rsidRPr="00FD5231">
        <w:rPr>
          <w:rFonts w:cs="Segoe UI"/>
        </w:rPr>
        <w:t>(s/f). Recuperado el 10 de junio de 2017, a partir de https://en.oxforddictionaries.com/definition/video_game</w:t>
      </w:r>
    </w:p>
    <w:p w:rsidR="00FD5231" w:rsidRPr="00FD5231" w:rsidRDefault="00FD5231" w:rsidP="00FD5231">
      <w:pPr>
        <w:pStyle w:val="Bibliography"/>
        <w:rPr>
          <w:rFonts w:cs="Segoe UI"/>
        </w:rPr>
      </w:pPr>
      <w:r w:rsidRPr="00FD5231">
        <w:rPr>
          <w:rFonts w:cs="Segoe UI"/>
        </w:rPr>
        <w:t>videojuego. (s/f). Recuperado el 10 de junio de 2017, a partir de http://dle.rae.es/?id=bmnbNU7</w:t>
      </w:r>
    </w:p>
    <w:p w:rsidR="00FD5231" w:rsidRPr="00FD5231" w:rsidRDefault="00FD5231" w:rsidP="00FD5231">
      <w:pPr>
        <w:pStyle w:val="Bibliography"/>
        <w:rPr>
          <w:rFonts w:cs="Segoe UI"/>
        </w:rPr>
      </w:pPr>
      <w:r w:rsidRPr="00FD5231">
        <w:rPr>
          <w:rFonts w:cs="Segoe UI"/>
          <w:lang w:val="en-US"/>
        </w:rPr>
        <w:lastRenderedPageBreak/>
        <w:t xml:space="preserve">Wargroove - Announcing Wargroove! (s/f). </w:t>
      </w:r>
      <w:r w:rsidRPr="00FD5231">
        <w:rPr>
          <w:rFonts w:cs="Segoe UI"/>
        </w:rPr>
        <w:t>Recuperado el 16 de junio de 2017, a partir de http://wargroove.com/announcing-wargroove/</w:t>
      </w:r>
    </w:p>
    <w:p w:rsidR="00FD5231" w:rsidRPr="00FD5231" w:rsidRDefault="00FD5231" w:rsidP="00FD5231">
      <w:pPr>
        <w:pStyle w:val="Bibliography"/>
        <w:rPr>
          <w:rFonts w:cs="Segoe UI"/>
        </w:rPr>
      </w:pPr>
      <w:r w:rsidRPr="00FD5231">
        <w:rPr>
          <w:rFonts w:cs="Segoe UI"/>
        </w:rPr>
        <w:t>Wargroove - FAQ. (s/f). Recuperado el 16 de junio de 2017, a partir de http://wargroove.com/faq/</w:t>
      </w:r>
    </w:p>
    <w:p w:rsidR="00F90858" w:rsidRPr="00F23556" w:rsidRDefault="00F23556" w:rsidP="00F90858">
      <w:r>
        <w:rPr>
          <w:lang w:val="en-US"/>
        </w:rPr>
        <w:fldChar w:fldCharType="end"/>
      </w:r>
    </w:p>
    <w:p w:rsidR="00F23556" w:rsidRDefault="00F23556">
      <w:pPr>
        <w:spacing w:before="0" w:after="160" w:line="259" w:lineRule="auto"/>
        <w:jc w:val="left"/>
        <w:rPr>
          <w:rFonts w:cs="Segoe UI"/>
          <w:b/>
          <w:smallCaps/>
          <w:sz w:val="28"/>
        </w:rPr>
      </w:pPr>
      <w:r>
        <w:br w:type="page"/>
      </w:r>
    </w:p>
    <w:p w:rsidR="00F90858" w:rsidRPr="008947FF" w:rsidRDefault="00F90858" w:rsidP="00F90858">
      <w:pPr>
        <w:pStyle w:val="CoverPageandUnindexedTitles"/>
      </w:pPr>
      <w:r w:rsidRPr="008947FF">
        <w:lastRenderedPageBreak/>
        <w:t>Anexos</w:t>
      </w:r>
    </w:p>
    <w:sectPr w:rsidR="00F90858" w:rsidRPr="008947FF" w:rsidSect="00BE59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7282" w:rsidRDefault="00977282" w:rsidP="00BE5926">
      <w:pPr>
        <w:spacing w:before="0" w:line="240" w:lineRule="auto"/>
      </w:pPr>
      <w:r>
        <w:separator/>
      </w:r>
    </w:p>
  </w:endnote>
  <w:endnote w:type="continuationSeparator" w:id="0">
    <w:p w:rsidR="00977282" w:rsidRDefault="00977282" w:rsidP="00BE592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Open Sans">
    <w:panose1 w:val="020B0606030504020204"/>
    <w:charset w:val="00"/>
    <w:family w:val="swiss"/>
    <w:pitch w:val="variable"/>
    <w:sig w:usb0="E00002EF" w:usb1="4000205B" w:usb2="00000028"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4630253"/>
      <w:docPartObj>
        <w:docPartGallery w:val="Page Numbers (Bottom of Page)"/>
        <w:docPartUnique/>
      </w:docPartObj>
    </w:sdtPr>
    <w:sdtEndPr>
      <w:rPr>
        <w:noProof/>
      </w:rPr>
    </w:sdtEndPr>
    <w:sdtContent>
      <w:p w:rsidR="002E7CF9" w:rsidRDefault="002E7CF9">
        <w:pPr>
          <w:pStyle w:val="Footer"/>
          <w:jc w:val="right"/>
        </w:pPr>
      </w:p>
      <w:p w:rsidR="002E7CF9" w:rsidRDefault="002E7CF9">
        <w:pPr>
          <w:pStyle w:val="Footer"/>
          <w:jc w:val="right"/>
        </w:pPr>
        <w:r>
          <w:fldChar w:fldCharType="begin"/>
        </w:r>
        <w:r>
          <w:instrText xml:space="preserve"> PAGE   \* MERGEFORMAT </w:instrText>
        </w:r>
        <w:r>
          <w:fldChar w:fldCharType="separate"/>
        </w:r>
        <w:r w:rsidR="00FD5231">
          <w:rPr>
            <w:noProof/>
          </w:rPr>
          <w:t>31</w:t>
        </w:r>
        <w:r>
          <w:rPr>
            <w:noProof/>
          </w:rPr>
          <w:fldChar w:fldCharType="end"/>
        </w:r>
      </w:p>
    </w:sdtContent>
  </w:sdt>
  <w:p w:rsidR="002E7CF9" w:rsidRDefault="002E7C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7282" w:rsidRDefault="00977282" w:rsidP="00BE5926">
      <w:pPr>
        <w:spacing w:before="0" w:line="240" w:lineRule="auto"/>
      </w:pPr>
      <w:r>
        <w:separator/>
      </w:r>
    </w:p>
  </w:footnote>
  <w:footnote w:type="continuationSeparator" w:id="0">
    <w:p w:rsidR="00977282" w:rsidRDefault="00977282" w:rsidP="00BE5926">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37F66B7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2D1AF6"/>
    <w:multiLevelType w:val="hybridMultilevel"/>
    <w:tmpl w:val="F41200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8964B6"/>
    <w:multiLevelType w:val="hybridMultilevel"/>
    <w:tmpl w:val="EC5E7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33C7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813437"/>
    <w:multiLevelType w:val="hybridMultilevel"/>
    <w:tmpl w:val="AFE8C5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2E4325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3515AC3"/>
    <w:multiLevelType w:val="hybridMultilevel"/>
    <w:tmpl w:val="664E4A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0321CA8"/>
    <w:multiLevelType w:val="multilevel"/>
    <w:tmpl w:val="AEAC6958"/>
    <w:lvl w:ilvl="0">
      <w:start w:val="1"/>
      <w:numFmt w:val="upperRoman"/>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isLg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9DB38AD"/>
    <w:multiLevelType w:val="hybridMultilevel"/>
    <w:tmpl w:val="6C06C2B0"/>
    <w:lvl w:ilvl="0" w:tplc="CB4E2A50">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8"/>
    <w:lvlOverride w:ilvl="0">
      <w:startOverride w:val="1"/>
    </w:lvlOverride>
  </w:num>
  <w:num w:numId="4">
    <w:abstractNumId w:val="5"/>
  </w:num>
  <w:num w:numId="5">
    <w:abstractNumId w:val="2"/>
  </w:num>
  <w:num w:numId="6">
    <w:abstractNumId w:val="1"/>
  </w:num>
  <w:num w:numId="7">
    <w:abstractNumId w:val="3"/>
  </w:num>
  <w:num w:numId="8">
    <w:abstractNumId w:val="4"/>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D8E"/>
    <w:rsid w:val="0000312E"/>
    <w:rsid w:val="000253CF"/>
    <w:rsid w:val="0003325D"/>
    <w:rsid w:val="00042E08"/>
    <w:rsid w:val="000446FC"/>
    <w:rsid w:val="00062A14"/>
    <w:rsid w:val="000811D8"/>
    <w:rsid w:val="00092E88"/>
    <w:rsid w:val="000D796E"/>
    <w:rsid w:val="0011463A"/>
    <w:rsid w:val="00132403"/>
    <w:rsid w:val="001521C4"/>
    <w:rsid w:val="001542B4"/>
    <w:rsid w:val="00162051"/>
    <w:rsid w:val="001637BA"/>
    <w:rsid w:val="00192171"/>
    <w:rsid w:val="0019228C"/>
    <w:rsid w:val="001B1539"/>
    <w:rsid w:val="001C6CC5"/>
    <w:rsid w:val="001E202F"/>
    <w:rsid w:val="001F0EEB"/>
    <w:rsid w:val="002050F0"/>
    <w:rsid w:val="0025336E"/>
    <w:rsid w:val="0025694D"/>
    <w:rsid w:val="002670E4"/>
    <w:rsid w:val="002831F8"/>
    <w:rsid w:val="00285845"/>
    <w:rsid w:val="00287139"/>
    <w:rsid w:val="00296BBD"/>
    <w:rsid w:val="002979DF"/>
    <w:rsid w:val="002A2D72"/>
    <w:rsid w:val="002D57BD"/>
    <w:rsid w:val="002E7CF9"/>
    <w:rsid w:val="00302DBE"/>
    <w:rsid w:val="0032636F"/>
    <w:rsid w:val="00341A74"/>
    <w:rsid w:val="003563F3"/>
    <w:rsid w:val="003609EE"/>
    <w:rsid w:val="00397C25"/>
    <w:rsid w:val="003B2381"/>
    <w:rsid w:val="003B68FC"/>
    <w:rsid w:val="003C2287"/>
    <w:rsid w:val="003C3606"/>
    <w:rsid w:val="003D7984"/>
    <w:rsid w:val="003E6C04"/>
    <w:rsid w:val="003F0D8E"/>
    <w:rsid w:val="00405F95"/>
    <w:rsid w:val="004066FE"/>
    <w:rsid w:val="00422000"/>
    <w:rsid w:val="00422765"/>
    <w:rsid w:val="004A1FF8"/>
    <w:rsid w:val="004C6CFA"/>
    <w:rsid w:val="004E0373"/>
    <w:rsid w:val="004F223B"/>
    <w:rsid w:val="004F5753"/>
    <w:rsid w:val="004F68ED"/>
    <w:rsid w:val="005058D6"/>
    <w:rsid w:val="00511FC6"/>
    <w:rsid w:val="005311F0"/>
    <w:rsid w:val="00540B3D"/>
    <w:rsid w:val="005523CE"/>
    <w:rsid w:val="00561615"/>
    <w:rsid w:val="005704E1"/>
    <w:rsid w:val="005919C0"/>
    <w:rsid w:val="005A664F"/>
    <w:rsid w:val="005C1F4C"/>
    <w:rsid w:val="005C537E"/>
    <w:rsid w:val="005C6602"/>
    <w:rsid w:val="005C729F"/>
    <w:rsid w:val="005F027D"/>
    <w:rsid w:val="005F21C8"/>
    <w:rsid w:val="0060657A"/>
    <w:rsid w:val="00610AAB"/>
    <w:rsid w:val="006240F3"/>
    <w:rsid w:val="006541CB"/>
    <w:rsid w:val="00657420"/>
    <w:rsid w:val="00684F90"/>
    <w:rsid w:val="006851A5"/>
    <w:rsid w:val="006B0A52"/>
    <w:rsid w:val="006D1989"/>
    <w:rsid w:val="007149B0"/>
    <w:rsid w:val="007153D0"/>
    <w:rsid w:val="0073029B"/>
    <w:rsid w:val="00732F79"/>
    <w:rsid w:val="00743313"/>
    <w:rsid w:val="00743522"/>
    <w:rsid w:val="00744A45"/>
    <w:rsid w:val="00745E2D"/>
    <w:rsid w:val="00765271"/>
    <w:rsid w:val="00765B4E"/>
    <w:rsid w:val="00780303"/>
    <w:rsid w:val="007910A8"/>
    <w:rsid w:val="00792686"/>
    <w:rsid w:val="00794B47"/>
    <w:rsid w:val="007B6725"/>
    <w:rsid w:val="007C220B"/>
    <w:rsid w:val="007C28C3"/>
    <w:rsid w:val="007E04CF"/>
    <w:rsid w:val="007E7C7B"/>
    <w:rsid w:val="008200C0"/>
    <w:rsid w:val="00821015"/>
    <w:rsid w:val="008457CB"/>
    <w:rsid w:val="00860C55"/>
    <w:rsid w:val="00862F51"/>
    <w:rsid w:val="008701B4"/>
    <w:rsid w:val="00872E84"/>
    <w:rsid w:val="008947FF"/>
    <w:rsid w:val="008A26EE"/>
    <w:rsid w:val="008B0A8C"/>
    <w:rsid w:val="008E709E"/>
    <w:rsid w:val="008F3053"/>
    <w:rsid w:val="00917854"/>
    <w:rsid w:val="009330BC"/>
    <w:rsid w:val="00952472"/>
    <w:rsid w:val="00973001"/>
    <w:rsid w:val="00977282"/>
    <w:rsid w:val="00997C6B"/>
    <w:rsid w:val="00A05C38"/>
    <w:rsid w:val="00A10AC7"/>
    <w:rsid w:val="00A17689"/>
    <w:rsid w:val="00A37CFB"/>
    <w:rsid w:val="00A612AD"/>
    <w:rsid w:val="00A62D5F"/>
    <w:rsid w:val="00A81176"/>
    <w:rsid w:val="00A8204C"/>
    <w:rsid w:val="00A96332"/>
    <w:rsid w:val="00AB6543"/>
    <w:rsid w:val="00AC3BDF"/>
    <w:rsid w:val="00AC4864"/>
    <w:rsid w:val="00AD7E33"/>
    <w:rsid w:val="00B020EE"/>
    <w:rsid w:val="00B102AA"/>
    <w:rsid w:val="00B14A30"/>
    <w:rsid w:val="00B1602A"/>
    <w:rsid w:val="00B33395"/>
    <w:rsid w:val="00B514B5"/>
    <w:rsid w:val="00B543B2"/>
    <w:rsid w:val="00B62F15"/>
    <w:rsid w:val="00B73B95"/>
    <w:rsid w:val="00B77013"/>
    <w:rsid w:val="00BA1EDC"/>
    <w:rsid w:val="00BB3FDE"/>
    <w:rsid w:val="00BB4E91"/>
    <w:rsid w:val="00BB52E9"/>
    <w:rsid w:val="00BB673A"/>
    <w:rsid w:val="00BE3DAB"/>
    <w:rsid w:val="00BE5030"/>
    <w:rsid w:val="00BE5926"/>
    <w:rsid w:val="00C126D3"/>
    <w:rsid w:val="00C23A1B"/>
    <w:rsid w:val="00C24A0B"/>
    <w:rsid w:val="00C351EF"/>
    <w:rsid w:val="00C411B5"/>
    <w:rsid w:val="00C413D0"/>
    <w:rsid w:val="00C463AC"/>
    <w:rsid w:val="00C51C88"/>
    <w:rsid w:val="00C772BB"/>
    <w:rsid w:val="00C9392D"/>
    <w:rsid w:val="00CA0590"/>
    <w:rsid w:val="00CA2F04"/>
    <w:rsid w:val="00CE0464"/>
    <w:rsid w:val="00CF1FD7"/>
    <w:rsid w:val="00D02103"/>
    <w:rsid w:val="00D21114"/>
    <w:rsid w:val="00D32A1F"/>
    <w:rsid w:val="00D34D67"/>
    <w:rsid w:val="00D40B98"/>
    <w:rsid w:val="00D42B1B"/>
    <w:rsid w:val="00D52038"/>
    <w:rsid w:val="00D6058D"/>
    <w:rsid w:val="00D631A9"/>
    <w:rsid w:val="00D926C1"/>
    <w:rsid w:val="00DB113A"/>
    <w:rsid w:val="00DB583F"/>
    <w:rsid w:val="00DC4245"/>
    <w:rsid w:val="00DD1B60"/>
    <w:rsid w:val="00DE4F3C"/>
    <w:rsid w:val="00DF3B1B"/>
    <w:rsid w:val="00E139C9"/>
    <w:rsid w:val="00E2579A"/>
    <w:rsid w:val="00E32D76"/>
    <w:rsid w:val="00E32F65"/>
    <w:rsid w:val="00E4010E"/>
    <w:rsid w:val="00E641FF"/>
    <w:rsid w:val="00E87B7A"/>
    <w:rsid w:val="00EA1292"/>
    <w:rsid w:val="00EB238C"/>
    <w:rsid w:val="00EB65F7"/>
    <w:rsid w:val="00EB66E5"/>
    <w:rsid w:val="00EB72DA"/>
    <w:rsid w:val="00EC177B"/>
    <w:rsid w:val="00EC7996"/>
    <w:rsid w:val="00ED2E08"/>
    <w:rsid w:val="00EF1FFF"/>
    <w:rsid w:val="00EF4CD6"/>
    <w:rsid w:val="00F00CFD"/>
    <w:rsid w:val="00F23556"/>
    <w:rsid w:val="00F4654A"/>
    <w:rsid w:val="00F57AD7"/>
    <w:rsid w:val="00F76EF0"/>
    <w:rsid w:val="00F82C7E"/>
    <w:rsid w:val="00F90858"/>
    <w:rsid w:val="00FA2121"/>
    <w:rsid w:val="00FC62AF"/>
    <w:rsid w:val="00FD3568"/>
    <w:rsid w:val="00FD5231"/>
    <w:rsid w:val="00FD782E"/>
    <w:rsid w:val="00FE1F8E"/>
    <w:rsid w:val="00FE4D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99239A"/>
  <w15:chartTrackingRefBased/>
  <w15:docId w15:val="{A02A65B5-0C08-4ECB-99E6-781B635E9A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D8E"/>
    <w:pPr>
      <w:spacing w:before="120" w:after="0" w:line="360" w:lineRule="auto"/>
      <w:jc w:val="both"/>
    </w:pPr>
    <w:rPr>
      <w:rFonts w:ascii="Segoe UI" w:hAnsi="Segoe UI"/>
      <w:lang w:val="es-HN"/>
    </w:rPr>
  </w:style>
  <w:style w:type="paragraph" w:styleId="Heading1">
    <w:name w:val="heading 1"/>
    <w:basedOn w:val="Normal"/>
    <w:next w:val="Normal"/>
    <w:link w:val="Heading1Char"/>
    <w:uiPriority w:val="9"/>
    <w:qFormat/>
    <w:rsid w:val="00D42B1B"/>
    <w:pPr>
      <w:keepNext/>
      <w:keepLines/>
      <w:numPr>
        <w:numId w:val="7"/>
      </w:numPr>
      <w:spacing w:before="0" w:after="120"/>
      <w:jc w:val="center"/>
      <w:outlineLvl w:val="0"/>
    </w:pPr>
    <w:rPr>
      <w:rFonts w:eastAsiaTheme="majorEastAsia" w:cstheme="majorBidi"/>
      <w:b/>
      <w:smallCaps/>
      <w:sz w:val="28"/>
      <w:szCs w:val="32"/>
    </w:rPr>
  </w:style>
  <w:style w:type="paragraph" w:styleId="Heading2">
    <w:name w:val="heading 2"/>
    <w:basedOn w:val="Normal"/>
    <w:next w:val="Normal"/>
    <w:link w:val="Heading2Char"/>
    <w:uiPriority w:val="9"/>
    <w:unhideWhenUsed/>
    <w:qFormat/>
    <w:rsid w:val="00D42B1B"/>
    <w:pPr>
      <w:numPr>
        <w:ilvl w:val="1"/>
        <w:numId w:val="7"/>
      </w:numPr>
      <w:spacing w:before="240"/>
      <w:jc w:val="left"/>
      <w:outlineLvl w:val="1"/>
    </w:pPr>
    <w:rPr>
      <w:b/>
      <w:smallCaps/>
      <w:sz w:val="24"/>
      <w:szCs w:val="26"/>
    </w:rPr>
  </w:style>
  <w:style w:type="paragraph" w:styleId="Heading3">
    <w:name w:val="heading 3"/>
    <w:basedOn w:val="Normal"/>
    <w:next w:val="Normal"/>
    <w:link w:val="Heading3Char"/>
    <w:uiPriority w:val="9"/>
    <w:unhideWhenUsed/>
    <w:qFormat/>
    <w:rsid w:val="00A8204C"/>
    <w:pPr>
      <w:keepNext/>
      <w:keepLines/>
      <w:numPr>
        <w:ilvl w:val="2"/>
        <w:numId w:val="7"/>
      </w:numPr>
      <w:spacing w:before="240"/>
      <w:jc w:val="left"/>
      <w:outlineLvl w:val="2"/>
    </w:pPr>
    <w:rPr>
      <w:rFonts w:eastAsiaTheme="majorEastAsia" w:cstheme="majorBidi"/>
      <w:b/>
      <w:smallCaps/>
      <w:sz w:val="24"/>
      <w:szCs w:val="24"/>
    </w:rPr>
  </w:style>
  <w:style w:type="paragraph" w:styleId="Heading4">
    <w:name w:val="heading 4"/>
    <w:basedOn w:val="Normal"/>
    <w:next w:val="Normal"/>
    <w:link w:val="Heading4Char"/>
    <w:uiPriority w:val="9"/>
    <w:unhideWhenUsed/>
    <w:qFormat/>
    <w:rsid w:val="00A96332"/>
    <w:pPr>
      <w:keepNext/>
      <w:keepLines/>
      <w:numPr>
        <w:ilvl w:val="3"/>
        <w:numId w:val="7"/>
      </w:numPr>
      <w:jc w:val="left"/>
      <w:outlineLvl w:val="3"/>
    </w:pPr>
    <w:rPr>
      <w:rFonts w:eastAsiaTheme="majorEastAsia" w:cstheme="majorBidi"/>
      <w:b/>
      <w:iCs/>
      <w:smallCaps/>
      <w:sz w:val="24"/>
    </w:rPr>
  </w:style>
  <w:style w:type="paragraph" w:styleId="Heading5">
    <w:name w:val="heading 5"/>
    <w:basedOn w:val="Normal"/>
    <w:next w:val="Normal"/>
    <w:link w:val="Heading5Char"/>
    <w:uiPriority w:val="9"/>
    <w:semiHidden/>
    <w:unhideWhenUsed/>
    <w:qFormat/>
    <w:rsid w:val="00A96332"/>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96332"/>
    <w:pPr>
      <w:keepNext/>
      <w:keepLines/>
      <w:numPr>
        <w:ilvl w:val="5"/>
        <w:numId w:val="7"/>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96332"/>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96332"/>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6332"/>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PageandUnindexedTitles">
    <w:name w:val="Cover Page and Unindexed Titles"/>
    <w:basedOn w:val="Normal"/>
    <w:next w:val="Normal"/>
    <w:link w:val="CoverPageandUnindexedTitlesChar"/>
    <w:qFormat/>
    <w:rsid w:val="003F0D8E"/>
    <w:rPr>
      <w:rFonts w:cs="Segoe UI"/>
      <w:b/>
      <w:smallCaps/>
      <w:sz w:val="28"/>
    </w:rPr>
  </w:style>
  <w:style w:type="paragraph" w:styleId="Date">
    <w:name w:val="Date"/>
    <w:basedOn w:val="Normal"/>
    <w:next w:val="Normal"/>
    <w:link w:val="DateChar"/>
    <w:uiPriority w:val="99"/>
    <w:semiHidden/>
    <w:unhideWhenUsed/>
    <w:rsid w:val="008A26EE"/>
  </w:style>
  <w:style w:type="character" w:customStyle="1" w:styleId="CoverPageandUnindexedTitlesChar">
    <w:name w:val="Cover Page and Unindexed Titles Char"/>
    <w:basedOn w:val="DefaultParagraphFont"/>
    <w:link w:val="CoverPageandUnindexedTitles"/>
    <w:rsid w:val="003F0D8E"/>
    <w:rPr>
      <w:rFonts w:ascii="Segoe UI" w:hAnsi="Segoe UI" w:cs="Segoe UI"/>
      <w:b/>
      <w:smallCaps/>
      <w:sz w:val="28"/>
    </w:rPr>
  </w:style>
  <w:style w:type="character" w:customStyle="1" w:styleId="DateChar">
    <w:name w:val="Date Char"/>
    <w:basedOn w:val="DefaultParagraphFont"/>
    <w:link w:val="Date"/>
    <w:uiPriority w:val="99"/>
    <w:semiHidden/>
    <w:rsid w:val="008A26EE"/>
    <w:rPr>
      <w:rFonts w:ascii="Segoe UI" w:hAnsi="Segoe UI"/>
      <w:lang w:val="es-HN"/>
    </w:rPr>
  </w:style>
  <w:style w:type="character" w:customStyle="1" w:styleId="Heading1Char">
    <w:name w:val="Heading 1 Char"/>
    <w:basedOn w:val="DefaultParagraphFont"/>
    <w:link w:val="Heading1"/>
    <w:uiPriority w:val="9"/>
    <w:rsid w:val="00792686"/>
    <w:rPr>
      <w:rFonts w:ascii="Segoe UI" w:eastAsiaTheme="majorEastAsia" w:hAnsi="Segoe UI" w:cstheme="majorBidi"/>
      <w:b/>
      <w:smallCaps/>
      <w:sz w:val="28"/>
      <w:szCs w:val="32"/>
      <w:lang w:val="es-HN"/>
    </w:rPr>
  </w:style>
  <w:style w:type="paragraph" w:styleId="Header">
    <w:name w:val="header"/>
    <w:basedOn w:val="Normal"/>
    <w:link w:val="HeaderChar"/>
    <w:uiPriority w:val="99"/>
    <w:unhideWhenUsed/>
    <w:rsid w:val="00BE5926"/>
    <w:pPr>
      <w:tabs>
        <w:tab w:val="center" w:pos="4680"/>
        <w:tab w:val="right" w:pos="9360"/>
      </w:tabs>
      <w:spacing w:before="0" w:line="240" w:lineRule="auto"/>
    </w:pPr>
  </w:style>
  <w:style w:type="character" w:customStyle="1" w:styleId="HeaderChar">
    <w:name w:val="Header Char"/>
    <w:basedOn w:val="DefaultParagraphFont"/>
    <w:link w:val="Header"/>
    <w:uiPriority w:val="99"/>
    <w:rsid w:val="00BE5926"/>
    <w:rPr>
      <w:rFonts w:ascii="Segoe UI" w:hAnsi="Segoe UI"/>
      <w:lang w:val="es-HN"/>
    </w:rPr>
  </w:style>
  <w:style w:type="paragraph" w:styleId="Footer">
    <w:name w:val="footer"/>
    <w:basedOn w:val="Normal"/>
    <w:link w:val="FooterChar"/>
    <w:uiPriority w:val="99"/>
    <w:unhideWhenUsed/>
    <w:rsid w:val="00BE5926"/>
    <w:pPr>
      <w:tabs>
        <w:tab w:val="center" w:pos="4680"/>
        <w:tab w:val="right" w:pos="9360"/>
      </w:tabs>
      <w:spacing w:before="0" w:line="240" w:lineRule="auto"/>
    </w:pPr>
  </w:style>
  <w:style w:type="character" w:customStyle="1" w:styleId="FooterChar">
    <w:name w:val="Footer Char"/>
    <w:basedOn w:val="DefaultParagraphFont"/>
    <w:link w:val="Footer"/>
    <w:uiPriority w:val="99"/>
    <w:rsid w:val="00BE5926"/>
    <w:rPr>
      <w:rFonts w:ascii="Segoe UI" w:hAnsi="Segoe UI"/>
      <w:lang w:val="es-HN"/>
    </w:rPr>
  </w:style>
  <w:style w:type="character" w:customStyle="1" w:styleId="Heading2Char">
    <w:name w:val="Heading 2 Char"/>
    <w:basedOn w:val="DefaultParagraphFont"/>
    <w:link w:val="Heading2"/>
    <w:uiPriority w:val="9"/>
    <w:rsid w:val="00D42B1B"/>
    <w:rPr>
      <w:rFonts w:ascii="Segoe UI" w:hAnsi="Segoe UI"/>
      <w:b/>
      <w:smallCaps/>
      <w:sz w:val="24"/>
      <w:szCs w:val="26"/>
      <w:lang w:val="es-HN"/>
    </w:rPr>
  </w:style>
  <w:style w:type="paragraph" w:styleId="ListParagraph">
    <w:name w:val="List Paragraph"/>
    <w:basedOn w:val="Normal"/>
    <w:uiPriority w:val="34"/>
    <w:qFormat/>
    <w:rsid w:val="00D42B1B"/>
    <w:pPr>
      <w:ind w:left="720"/>
      <w:contextualSpacing/>
    </w:pPr>
  </w:style>
  <w:style w:type="character" w:customStyle="1" w:styleId="Heading3Char">
    <w:name w:val="Heading 3 Char"/>
    <w:basedOn w:val="DefaultParagraphFont"/>
    <w:link w:val="Heading3"/>
    <w:uiPriority w:val="9"/>
    <w:rsid w:val="00A8204C"/>
    <w:rPr>
      <w:rFonts w:ascii="Segoe UI" w:eastAsiaTheme="majorEastAsia" w:hAnsi="Segoe UI" w:cstheme="majorBidi"/>
      <w:b/>
      <w:smallCaps/>
      <w:sz w:val="24"/>
      <w:szCs w:val="24"/>
      <w:lang w:val="es-HN"/>
    </w:rPr>
  </w:style>
  <w:style w:type="character" w:customStyle="1" w:styleId="apple-converted-space">
    <w:name w:val="apple-converted-space"/>
    <w:basedOn w:val="DefaultParagraphFont"/>
    <w:rsid w:val="00A62D5F"/>
  </w:style>
  <w:style w:type="paragraph" w:styleId="Quote">
    <w:name w:val="Quote"/>
    <w:basedOn w:val="Normal"/>
    <w:next w:val="Normal"/>
    <w:link w:val="QuoteChar"/>
    <w:uiPriority w:val="29"/>
    <w:qFormat/>
    <w:rsid w:val="00A62D5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62D5F"/>
    <w:rPr>
      <w:rFonts w:ascii="Segoe UI" w:hAnsi="Segoe UI"/>
      <w:i/>
      <w:iCs/>
      <w:color w:val="404040" w:themeColor="text1" w:themeTint="BF"/>
      <w:lang w:val="es-HN"/>
    </w:rPr>
  </w:style>
  <w:style w:type="paragraph" w:customStyle="1" w:styleId="Cita">
    <w:name w:val="Cita"/>
    <w:basedOn w:val="Normal"/>
    <w:link w:val="CitaChar"/>
    <w:qFormat/>
    <w:rsid w:val="00BE5030"/>
    <w:pPr>
      <w:spacing w:line="480" w:lineRule="auto"/>
      <w:ind w:firstLine="720"/>
    </w:pPr>
  </w:style>
  <w:style w:type="character" w:styleId="PlaceholderText">
    <w:name w:val="Placeholder Text"/>
    <w:basedOn w:val="DefaultParagraphFont"/>
    <w:uiPriority w:val="99"/>
    <w:semiHidden/>
    <w:rsid w:val="00422765"/>
    <w:rPr>
      <w:color w:val="808080"/>
    </w:rPr>
  </w:style>
  <w:style w:type="character" w:customStyle="1" w:styleId="CitaChar">
    <w:name w:val="Cita Char"/>
    <w:basedOn w:val="DefaultParagraphFont"/>
    <w:link w:val="Cita"/>
    <w:rsid w:val="00BE5030"/>
    <w:rPr>
      <w:rFonts w:ascii="Segoe UI" w:hAnsi="Segoe UI"/>
      <w:lang w:val="es-HN"/>
    </w:rPr>
  </w:style>
  <w:style w:type="paragraph" w:styleId="NoSpacing">
    <w:name w:val="No Spacing"/>
    <w:uiPriority w:val="1"/>
    <w:qFormat/>
    <w:rsid w:val="000446FC"/>
    <w:pPr>
      <w:spacing w:after="0" w:line="240" w:lineRule="auto"/>
      <w:jc w:val="both"/>
    </w:pPr>
    <w:rPr>
      <w:rFonts w:ascii="Segoe UI" w:hAnsi="Segoe UI"/>
      <w:lang w:val="es-HN"/>
    </w:rPr>
  </w:style>
  <w:style w:type="paragraph" w:styleId="Caption">
    <w:name w:val="caption"/>
    <w:basedOn w:val="Normal"/>
    <w:next w:val="Normal"/>
    <w:link w:val="CaptionChar"/>
    <w:uiPriority w:val="35"/>
    <w:unhideWhenUsed/>
    <w:qFormat/>
    <w:rsid w:val="005919C0"/>
    <w:pPr>
      <w:spacing w:before="0" w:after="200" w:line="240" w:lineRule="auto"/>
      <w:jc w:val="center"/>
    </w:pPr>
    <w:rPr>
      <w:b/>
      <w:iCs/>
      <w:szCs w:val="18"/>
    </w:rPr>
  </w:style>
  <w:style w:type="character" w:customStyle="1" w:styleId="Heading4Char">
    <w:name w:val="Heading 4 Char"/>
    <w:basedOn w:val="DefaultParagraphFont"/>
    <w:link w:val="Heading4"/>
    <w:uiPriority w:val="9"/>
    <w:rsid w:val="00A96332"/>
    <w:rPr>
      <w:rFonts w:ascii="Segoe UI" w:eastAsiaTheme="majorEastAsia" w:hAnsi="Segoe UI" w:cstheme="majorBidi"/>
      <w:b/>
      <w:iCs/>
      <w:smallCaps/>
      <w:sz w:val="24"/>
      <w:lang w:val="es-HN"/>
    </w:rPr>
  </w:style>
  <w:style w:type="character" w:customStyle="1" w:styleId="Heading5Char">
    <w:name w:val="Heading 5 Char"/>
    <w:basedOn w:val="DefaultParagraphFont"/>
    <w:link w:val="Heading5"/>
    <w:uiPriority w:val="9"/>
    <w:semiHidden/>
    <w:rsid w:val="00A96332"/>
    <w:rPr>
      <w:rFonts w:asciiTheme="majorHAnsi" w:eastAsiaTheme="majorEastAsia" w:hAnsiTheme="majorHAnsi" w:cstheme="majorBidi"/>
      <w:color w:val="2F5496" w:themeColor="accent1" w:themeShade="BF"/>
      <w:lang w:val="es-HN"/>
    </w:rPr>
  </w:style>
  <w:style w:type="character" w:customStyle="1" w:styleId="Heading6Char">
    <w:name w:val="Heading 6 Char"/>
    <w:basedOn w:val="DefaultParagraphFont"/>
    <w:link w:val="Heading6"/>
    <w:uiPriority w:val="9"/>
    <w:semiHidden/>
    <w:rsid w:val="00A96332"/>
    <w:rPr>
      <w:rFonts w:asciiTheme="majorHAnsi" w:eastAsiaTheme="majorEastAsia" w:hAnsiTheme="majorHAnsi" w:cstheme="majorBidi"/>
      <w:color w:val="1F3763" w:themeColor="accent1" w:themeShade="7F"/>
      <w:lang w:val="es-HN"/>
    </w:rPr>
  </w:style>
  <w:style w:type="character" w:customStyle="1" w:styleId="Heading7Char">
    <w:name w:val="Heading 7 Char"/>
    <w:basedOn w:val="DefaultParagraphFont"/>
    <w:link w:val="Heading7"/>
    <w:uiPriority w:val="9"/>
    <w:semiHidden/>
    <w:rsid w:val="00A96332"/>
    <w:rPr>
      <w:rFonts w:asciiTheme="majorHAnsi" w:eastAsiaTheme="majorEastAsia" w:hAnsiTheme="majorHAnsi" w:cstheme="majorBidi"/>
      <w:i/>
      <w:iCs/>
      <w:color w:val="1F3763" w:themeColor="accent1" w:themeShade="7F"/>
      <w:lang w:val="es-HN"/>
    </w:rPr>
  </w:style>
  <w:style w:type="character" w:customStyle="1" w:styleId="Heading8Char">
    <w:name w:val="Heading 8 Char"/>
    <w:basedOn w:val="DefaultParagraphFont"/>
    <w:link w:val="Heading8"/>
    <w:uiPriority w:val="9"/>
    <w:semiHidden/>
    <w:rsid w:val="00A96332"/>
    <w:rPr>
      <w:rFonts w:asciiTheme="majorHAnsi" w:eastAsiaTheme="majorEastAsia" w:hAnsiTheme="majorHAnsi" w:cstheme="majorBidi"/>
      <w:color w:val="272727" w:themeColor="text1" w:themeTint="D8"/>
      <w:sz w:val="21"/>
      <w:szCs w:val="21"/>
      <w:lang w:val="es-HN"/>
    </w:rPr>
  </w:style>
  <w:style w:type="character" w:customStyle="1" w:styleId="Heading9Char">
    <w:name w:val="Heading 9 Char"/>
    <w:basedOn w:val="DefaultParagraphFont"/>
    <w:link w:val="Heading9"/>
    <w:uiPriority w:val="9"/>
    <w:semiHidden/>
    <w:rsid w:val="00A96332"/>
    <w:rPr>
      <w:rFonts w:asciiTheme="majorHAnsi" w:eastAsiaTheme="majorEastAsia" w:hAnsiTheme="majorHAnsi" w:cstheme="majorBidi"/>
      <w:i/>
      <w:iCs/>
      <w:color w:val="272727" w:themeColor="text1" w:themeTint="D8"/>
      <w:sz w:val="21"/>
      <w:szCs w:val="21"/>
      <w:lang w:val="es-HN"/>
    </w:rPr>
  </w:style>
  <w:style w:type="paragraph" w:styleId="Bibliography">
    <w:name w:val="Bibliography"/>
    <w:basedOn w:val="Normal"/>
    <w:next w:val="Normal"/>
    <w:uiPriority w:val="37"/>
    <w:unhideWhenUsed/>
    <w:rsid w:val="00F23556"/>
    <w:pPr>
      <w:spacing w:line="480" w:lineRule="auto"/>
      <w:ind w:left="720" w:hanging="720"/>
    </w:pPr>
  </w:style>
  <w:style w:type="table" w:styleId="TableGrid">
    <w:name w:val="Table Grid"/>
    <w:basedOn w:val="TableNormal"/>
    <w:uiPriority w:val="39"/>
    <w:rsid w:val="00B62F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Caption"/>
    <w:link w:val="TableChar"/>
    <w:qFormat/>
    <w:rsid w:val="001C6CC5"/>
    <w:pPr>
      <w:keepNext/>
      <w:spacing w:after="0" w:line="360" w:lineRule="auto"/>
    </w:pPr>
    <w:rPr>
      <w:b w:val="0"/>
      <w:i/>
    </w:rPr>
  </w:style>
  <w:style w:type="paragraph" w:customStyle="1" w:styleId="TableText">
    <w:name w:val="Table Text"/>
    <w:basedOn w:val="Cita"/>
    <w:link w:val="TableTextChar"/>
    <w:qFormat/>
    <w:rsid w:val="001C6CC5"/>
    <w:pPr>
      <w:spacing w:before="0" w:line="240" w:lineRule="auto"/>
      <w:ind w:firstLine="0"/>
    </w:pPr>
    <w:rPr>
      <w:sz w:val="20"/>
    </w:rPr>
  </w:style>
  <w:style w:type="character" w:customStyle="1" w:styleId="CaptionChar">
    <w:name w:val="Caption Char"/>
    <w:basedOn w:val="DefaultParagraphFont"/>
    <w:link w:val="Caption"/>
    <w:uiPriority w:val="35"/>
    <w:rsid w:val="005919C0"/>
    <w:rPr>
      <w:rFonts w:ascii="Segoe UI" w:hAnsi="Segoe UI"/>
      <w:b/>
      <w:iCs/>
      <w:szCs w:val="18"/>
      <w:lang w:val="es-HN"/>
    </w:rPr>
  </w:style>
  <w:style w:type="character" w:customStyle="1" w:styleId="TableChar">
    <w:name w:val="Table Char"/>
    <w:basedOn w:val="CaptionChar"/>
    <w:link w:val="Table"/>
    <w:rsid w:val="001C6CC5"/>
    <w:rPr>
      <w:rFonts w:ascii="Segoe UI" w:hAnsi="Segoe UI"/>
      <w:b w:val="0"/>
      <w:i/>
      <w:iCs/>
      <w:szCs w:val="18"/>
      <w:lang w:val="es-HN"/>
    </w:rPr>
  </w:style>
  <w:style w:type="paragraph" w:customStyle="1" w:styleId="IllustrationQuote">
    <w:name w:val="Illustration Quote"/>
    <w:basedOn w:val="Normal"/>
    <w:link w:val="IllustrationQuoteChar"/>
    <w:qFormat/>
    <w:rsid w:val="005919C0"/>
    <w:pPr>
      <w:jc w:val="left"/>
    </w:pPr>
    <w:rPr>
      <w:sz w:val="20"/>
    </w:rPr>
  </w:style>
  <w:style w:type="character" w:customStyle="1" w:styleId="TableTextChar">
    <w:name w:val="Table Text Char"/>
    <w:basedOn w:val="CitaChar"/>
    <w:link w:val="TableText"/>
    <w:rsid w:val="001C6CC5"/>
    <w:rPr>
      <w:rFonts w:ascii="Segoe UI" w:hAnsi="Segoe UI"/>
      <w:sz w:val="20"/>
      <w:lang w:val="es-HN"/>
    </w:rPr>
  </w:style>
  <w:style w:type="paragraph" w:styleId="ListBullet">
    <w:name w:val="List Bullet"/>
    <w:basedOn w:val="Normal"/>
    <w:uiPriority w:val="99"/>
    <w:unhideWhenUsed/>
    <w:rsid w:val="00EB72DA"/>
    <w:pPr>
      <w:numPr>
        <w:numId w:val="10"/>
      </w:numPr>
      <w:contextualSpacing/>
    </w:pPr>
  </w:style>
  <w:style w:type="character" w:customStyle="1" w:styleId="IllustrationQuoteChar">
    <w:name w:val="Illustration Quote Char"/>
    <w:basedOn w:val="DefaultParagraphFont"/>
    <w:link w:val="IllustrationQuote"/>
    <w:rsid w:val="005919C0"/>
    <w:rPr>
      <w:rFonts w:ascii="Segoe UI" w:hAnsi="Segoe UI"/>
      <w:sz w:val="20"/>
      <w:lang w:val="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3229265">
      <w:bodyDiv w:val="1"/>
      <w:marLeft w:val="0"/>
      <w:marRight w:val="0"/>
      <w:marTop w:val="0"/>
      <w:marBottom w:val="0"/>
      <w:divBdr>
        <w:top w:val="none" w:sz="0" w:space="0" w:color="auto"/>
        <w:left w:val="none" w:sz="0" w:space="0" w:color="auto"/>
        <w:bottom w:val="none" w:sz="0" w:space="0" w:color="auto"/>
        <w:right w:val="none" w:sz="0" w:space="0" w:color="auto"/>
      </w:divBdr>
      <w:divsChild>
        <w:div w:id="1193375545">
          <w:marLeft w:val="0"/>
          <w:marRight w:val="0"/>
          <w:marTop w:val="0"/>
          <w:marBottom w:val="0"/>
          <w:divBdr>
            <w:top w:val="none" w:sz="0" w:space="0" w:color="auto"/>
            <w:left w:val="none" w:sz="0" w:space="0" w:color="auto"/>
            <w:bottom w:val="none" w:sz="0" w:space="0" w:color="auto"/>
            <w:right w:val="none" w:sz="0" w:space="0" w:color="auto"/>
          </w:divBdr>
          <w:divsChild>
            <w:div w:id="37357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FD1FA-D343-4234-9AB8-3B05279F4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61</TotalTime>
  <Pages>50</Pages>
  <Words>15192</Words>
  <Characters>86601</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ANGEL CHICAS AMADOR</dc:creator>
  <cp:keywords/>
  <dc:description/>
  <cp:lastModifiedBy>Miguel Chicas</cp:lastModifiedBy>
  <cp:revision>8</cp:revision>
  <dcterms:created xsi:type="dcterms:W3CDTF">2017-05-31T19:07:00Z</dcterms:created>
  <dcterms:modified xsi:type="dcterms:W3CDTF">2017-06-2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bQOuvKuc"/&gt;&lt;style id="http://www.zotero.org/styles/apa" locale="es-MX"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